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b/>
          <w:bCs/>
          <w:lang w:val="en-US"/>
        </w:rPr>
        <w:t>Title</w:t>
      </w:r>
      <w:r w:rsidRPr="00E834F0">
        <w:rPr>
          <w:rFonts w:ascii="Times New Roman" w:hAnsi="Times New Roman"/>
          <w:lang w:val="en-US"/>
        </w:rPr>
        <w:t>: Three pathways to better recognize the expertise of Global South researchers</w:t>
      </w:r>
      <w:r w:rsidRPr="00E834F0">
        <w:rPr>
          <w:rFonts w:ascii="Times New Roman" w:hAnsi="Times New Roman"/>
          <w:lang w:val="en-US"/>
        </w:rPr>
        <w:br/>
      </w:r>
      <w:commentRangeStart w:id="0"/>
    </w:p>
    <w:p w14:paraId="1AC9E4BD" w14:textId="77777777"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Gabriel Nakamura</w:t>
      </w:r>
      <w:r w:rsidRPr="00A10B84">
        <w:rPr>
          <w:rFonts w:ascii="Times New Roman" w:hAnsi="Times New Roman"/>
          <w:vertAlign w:val="superscript"/>
          <w:lang w:val="pt-BR"/>
        </w:rPr>
        <w:t>1</w:t>
      </w:r>
      <w:r w:rsidRPr="00A10B84">
        <w:rPr>
          <w:rFonts w:ascii="Times New Roman" w:hAnsi="Times New Roman"/>
          <w:lang w:val="pt-BR"/>
        </w:rPr>
        <w:t xml:space="preserve">, Bruno </w:t>
      </w:r>
      <w:proofErr w:type="spellStart"/>
      <w:r w:rsidRPr="00A10B84">
        <w:rPr>
          <w:rFonts w:ascii="Times New Roman" w:hAnsi="Times New Roman"/>
          <w:lang w:val="pt-BR"/>
        </w:rPr>
        <w:t>Eleres</w:t>
      </w:r>
      <w:proofErr w:type="spellEnd"/>
      <w:r w:rsidRPr="00A10B84">
        <w:rPr>
          <w:rFonts w:ascii="Times New Roman" w:hAnsi="Times New Roman"/>
          <w:lang w:val="pt-BR"/>
        </w:rPr>
        <w:t xml:space="preserve"> Soares</w:t>
      </w:r>
      <w:r w:rsidRPr="00A10B84">
        <w:rPr>
          <w:rFonts w:ascii="Times New Roman" w:hAnsi="Times New Roman"/>
          <w:vertAlign w:val="superscript"/>
          <w:lang w:val="pt-BR"/>
        </w:rPr>
        <w:t>2</w:t>
      </w:r>
      <w:r w:rsidRPr="00A10B84">
        <w:rPr>
          <w:rFonts w:ascii="Times New Roman" w:hAnsi="Times New Roman"/>
          <w:lang w:val="pt-BR"/>
        </w:rPr>
        <w:t xml:space="preserve">, Valério De </w:t>
      </w:r>
      <w:proofErr w:type="spellStart"/>
      <w:r w:rsidRPr="00A10B84">
        <w:rPr>
          <w:rFonts w:ascii="Times New Roman" w:hAnsi="Times New Roman"/>
          <w:lang w:val="pt-BR"/>
        </w:rPr>
        <w:t>Patta</w:t>
      </w:r>
      <w:proofErr w:type="spellEnd"/>
      <w:r w:rsidRPr="00A10B84">
        <w:rPr>
          <w:rFonts w:ascii="Times New Roman" w:hAnsi="Times New Roman"/>
          <w:lang w:val="pt-BR"/>
        </w:rPr>
        <w:t xml:space="preserve"> Pillar</w:t>
      </w:r>
      <w:r w:rsidRPr="00A10B84">
        <w:rPr>
          <w:rFonts w:ascii="Times New Roman" w:hAnsi="Times New Roman"/>
          <w:vertAlign w:val="superscript"/>
          <w:lang w:val="pt-BR"/>
        </w:rPr>
        <w:t>3</w:t>
      </w:r>
      <w:r w:rsidRPr="00A10B84">
        <w:rPr>
          <w:rFonts w:ascii="Times New Roman" w:hAnsi="Times New Roman"/>
          <w:lang w:val="pt-BR"/>
        </w:rPr>
        <w:t xml:space="preserve">, José Alexandre </w:t>
      </w:r>
      <w:proofErr w:type="spellStart"/>
      <w:r w:rsidRPr="00A10B84">
        <w:rPr>
          <w:rFonts w:ascii="Times New Roman" w:hAnsi="Times New Roman"/>
          <w:lang w:val="pt-BR"/>
        </w:rPr>
        <w:t>Felizola</w:t>
      </w:r>
      <w:proofErr w:type="spellEnd"/>
      <w:r w:rsidRPr="00A10B84">
        <w:rPr>
          <w:rFonts w:ascii="Times New Roman" w:hAnsi="Times New Roman"/>
          <w:lang w:val="pt-BR"/>
        </w:rPr>
        <w:t xml:space="preserve"> Diniz-Filho</w:t>
      </w:r>
      <w:r w:rsidRPr="00A10B84">
        <w:rPr>
          <w:rFonts w:ascii="Times New Roman" w:hAnsi="Times New Roman"/>
          <w:vertAlign w:val="superscript"/>
          <w:lang w:val="pt-BR"/>
        </w:rPr>
        <w:t>4</w:t>
      </w:r>
      <w:r w:rsidRPr="00A10B84">
        <w:rPr>
          <w:rFonts w:ascii="Times New Roman" w:hAnsi="Times New Roman"/>
          <w:lang w:val="pt-BR"/>
        </w:rPr>
        <w:t xml:space="preserve"> </w:t>
      </w:r>
      <w:proofErr w:type="spellStart"/>
      <w:r w:rsidRPr="00A10B84">
        <w:rPr>
          <w:rFonts w:ascii="Times New Roman" w:hAnsi="Times New Roman"/>
          <w:lang w:val="pt-BR"/>
        </w:rPr>
        <w:t>and</w:t>
      </w:r>
      <w:proofErr w:type="spellEnd"/>
      <w:r w:rsidRPr="00A10B84">
        <w:rPr>
          <w:rFonts w:ascii="Times New Roman" w:hAnsi="Times New Roman"/>
          <w:lang w:val="pt-BR"/>
        </w:rPr>
        <w:t xml:space="preserve"> Leandro Duarte</w:t>
      </w:r>
      <w:r w:rsidRPr="00A10B84">
        <w:rPr>
          <w:rFonts w:ascii="Times New Roman" w:hAnsi="Times New Roman"/>
          <w:vertAlign w:val="superscript"/>
          <w:lang w:val="pt-BR"/>
        </w:rPr>
        <w:t>3</w:t>
      </w:r>
      <w:commentRangeEnd w:id="0"/>
      <w:r w:rsidRPr="00A10B84">
        <w:rPr>
          <w:lang w:val="en-US"/>
        </w:rPr>
        <w:commentReference w:id="0"/>
      </w:r>
    </w:p>
    <w:p w14:paraId="1AC9E4BE" w14:textId="77777777" w:rsidR="00A06950" w:rsidRPr="00A10B84"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 xml:space="preserve">1- National Institute of Science and Technology – </w:t>
      </w:r>
      <w:r w:rsidRPr="00A10B84">
        <w:rPr>
          <w:rFonts w:ascii="Times New Roman" w:hAnsi="Times New Roman"/>
          <w:lang w:val="en-US"/>
        </w:rPr>
        <w:t xml:space="preserve">Ecology, Evolution and Conservation Biology, </w:t>
      </w:r>
      <w:proofErr w:type="spellStart"/>
      <w:r w:rsidRPr="00A10B84">
        <w:rPr>
          <w:rFonts w:ascii="Times New Roman" w:hAnsi="Times New Roman"/>
          <w:lang w:val="en-US"/>
        </w:rPr>
        <w:t>Universidade</w:t>
      </w:r>
      <w:proofErr w:type="spellEnd"/>
      <w:r w:rsidRPr="00A10B84">
        <w:rPr>
          <w:rFonts w:ascii="Times New Roman" w:hAnsi="Times New Roman"/>
          <w:lang w:val="en-US"/>
        </w:rPr>
        <w:t xml:space="preserve"> Federal de </w:t>
      </w:r>
      <w:proofErr w:type="spellStart"/>
      <w:r w:rsidRPr="00A10B84">
        <w:rPr>
          <w:rFonts w:ascii="Times New Roman" w:hAnsi="Times New Roman"/>
          <w:lang w:val="en-US"/>
        </w:rPr>
        <w:t>Goi</w:t>
      </w:r>
      <w:r w:rsidRPr="00E834F0">
        <w:rPr>
          <w:rFonts w:ascii="Times New Roman" w:hAnsi="Times New Roman"/>
          <w:lang w:val="en-US"/>
        </w:rPr>
        <w:t>ás</w:t>
      </w:r>
      <w:proofErr w:type="spellEnd"/>
      <w:r w:rsidRPr="00E834F0">
        <w:rPr>
          <w:rFonts w:ascii="Times New Roman" w:hAnsi="Times New Roman"/>
          <w:lang w:val="en-US"/>
        </w:rPr>
        <w:t xml:space="preserve">, </w:t>
      </w:r>
      <w:proofErr w:type="spellStart"/>
      <w:r w:rsidRPr="00E834F0">
        <w:rPr>
          <w:rFonts w:ascii="Times New Roman" w:hAnsi="Times New Roman"/>
          <w:lang w:val="en-US"/>
        </w:rPr>
        <w:t>Goiâ</w:t>
      </w:r>
      <w:r w:rsidRPr="00A10B84">
        <w:rPr>
          <w:rFonts w:ascii="Times New Roman" w:hAnsi="Times New Roman"/>
          <w:lang w:val="en-US"/>
        </w:rPr>
        <w:t>nia</w:t>
      </w:r>
      <w:proofErr w:type="spellEnd"/>
      <w:r w:rsidRPr="00A10B84">
        <w:rPr>
          <w:rFonts w:ascii="Times New Roman" w:hAnsi="Times New Roman"/>
          <w:lang w:val="en-US"/>
        </w:rPr>
        <w:t>, Brazil</w:t>
      </w:r>
    </w:p>
    <w:p w14:paraId="1AC9E4BF"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2 </w:t>
      </w:r>
      <w:r w:rsidRPr="00E834F0">
        <w:rPr>
          <w:rFonts w:ascii="Times New Roman" w:hAnsi="Times New Roman"/>
          <w:lang w:val="en-US"/>
        </w:rPr>
        <w:t>– University of Toronto-Scarborough, Toronto, Canada</w:t>
      </w:r>
    </w:p>
    <w:p w14:paraId="1AC9E4C0" w14:textId="77777777" w:rsidR="00A06950" w:rsidRPr="00A10B84" w:rsidRDefault="005C4229">
      <w:pPr>
        <w:pStyle w:val="Body"/>
        <w:spacing w:line="480" w:lineRule="auto"/>
        <w:rPr>
          <w:rFonts w:ascii="Times New Roman" w:eastAsia="Times New Roman" w:hAnsi="Times New Roman" w:cs="Times New Roman"/>
          <w:lang w:val="pt-BR"/>
        </w:rPr>
      </w:pPr>
      <w:r w:rsidRPr="00A10B84">
        <w:rPr>
          <w:rFonts w:ascii="Times New Roman" w:hAnsi="Times New Roman"/>
          <w:lang w:val="pt-BR"/>
        </w:rPr>
        <w:t xml:space="preserve">3 – Universidade Federal do Rio Grande do Sul, </w:t>
      </w:r>
      <w:proofErr w:type="spellStart"/>
      <w:r w:rsidRPr="00A10B84">
        <w:rPr>
          <w:rFonts w:ascii="Times New Roman" w:hAnsi="Times New Roman"/>
          <w:lang w:val="pt-BR"/>
        </w:rPr>
        <w:t>Ecology</w:t>
      </w:r>
      <w:proofErr w:type="spellEnd"/>
      <w:r w:rsidRPr="00A10B84">
        <w:rPr>
          <w:rFonts w:ascii="Times New Roman" w:hAnsi="Times New Roman"/>
          <w:lang w:val="pt-BR"/>
        </w:rPr>
        <w:t xml:space="preserve"> </w:t>
      </w:r>
      <w:proofErr w:type="spellStart"/>
      <w:r w:rsidRPr="00A10B84">
        <w:rPr>
          <w:rFonts w:ascii="Times New Roman" w:hAnsi="Times New Roman"/>
          <w:lang w:val="pt-BR"/>
        </w:rPr>
        <w:t>Department</w:t>
      </w:r>
      <w:proofErr w:type="spellEnd"/>
      <w:r w:rsidRPr="00A10B84">
        <w:rPr>
          <w:rFonts w:ascii="Times New Roman" w:hAnsi="Times New Roman"/>
          <w:lang w:val="pt-BR"/>
        </w:rPr>
        <w:t xml:space="preserve">, Porto Alegre, </w:t>
      </w:r>
      <w:proofErr w:type="spellStart"/>
      <w:r w:rsidRPr="00A10B84">
        <w:rPr>
          <w:rFonts w:ascii="Times New Roman" w:hAnsi="Times New Roman"/>
          <w:lang w:val="pt-BR"/>
        </w:rPr>
        <w:t>Brazil</w:t>
      </w:r>
      <w:proofErr w:type="spellEnd"/>
    </w:p>
    <w:p w14:paraId="1AC9E4C1" w14:textId="77777777" w:rsidR="00A06950" w:rsidRPr="00A10B84" w:rsidRDefault="005C4229">
      <w:pPr>
        <w:pStyle w:val="Body"/>
        <w:spacing w:line="480" w:lineRule="auto"/>
        <w:rPr>
          <w:rFonts w:ascii="Times New Roman" w:eastAsia="Times New Roman" w:hAnsi="Times New Roman" w:cs="Times New Roman"/>
          <w:lang w:val="en-US"/>
        </w:rPr>
      </w:pPr>
      <w:r w:rsidRPr="00A10B84">
        <w:rPr>
          <w:rFonts w:ascii="Times New Roman" w:hAnsi="Times New Roman"/>
          <w:lang w:val="en-US"/>
        </w:rPr>
        <w:t xml:space="preserve">4 </w:t>
      </w:r>
      <w:r w:rsidRPr="00E834F0">
        <w:rPr>
          <w:rFonts w:ascii="Times New Roman" w:hAnsi="Times New Roman"/>
          <w:lang w:val="en-US"/>
        </w:rPr>
        <w:t xml:space="preserve">– </w:t>
      </w:r>
      <w:proofErr w:type="spellStart"/>
      <w:r w:rsidRPr="00A10B84">
        <w:rPr>
          <w:rFonts w:ascii="Times New Roman" w:hAnsi="Times New Roman"/>
          <w:lang w:val="en-US"/>
        </w:rPr>
        <w:t>Universidade</w:t>
      </w:r>
      <w:proofErr w:type="spellEnd"/>
      <w:r w:rsidRPr="00A10B84">
        <w:rPr>
          <w:rFonts w:ascii="Times New Roman" w:hAnsi="Times New Roman"/>
          <w:lang w:val="en-US"/>
        </w:rPr>
        <w:t xml:space="preserve"> Federal de </w:t>
      </w:r>
      <w:proofErr w:type="spellStart"/>
      <w:r w:rsidRPr="00A10B84">
        <w:rPr>
          <w:rFonts w:ascii="Times New Roman" w:hAnsi="Times New Roman"/>
          <w:lang w:val="en-US"/>
        </w:rPr>
        <w:t>Goi</w:t>
      </w:r>
      <w:r w:rsidRPr="00E834F0">
        <w:rPr>
          <w:rFonts w:ascii="Times New Roman" w:hAnsi="Times New Roman"/>
          <w:lang w:val="en-US"/>
        </w:rPr>
        <w:t>ás</w:t>
      </w:r>
      <w:proofErr w:type="spellEnd"/>
      <w:r w:rsidRPr="00E834F0">
        <w:rPr>
          <w:rFonts w:ascii="Times New Roman" w:hAnsi="Times New Roman"/>
          <w:lang w:val="en-US"/>
        </w:rPr>
        <w:t xml:space="preserve">, Ecology and Evolution Department, </w:t>
      </w:r>
      <w:proofErr w:type="spellStart"/>
      <w:r w:rsidRPr="00E834F0">
        <w:rPr>
          <w:rFonts w:ascii="Times New Roman" w:hAnsi="Times New Roman"/>
          <w:lang w:val="en-US"/>
        </w:rPr>
        <w:t>Goiâ</w:t>
      </w:r>
      <w:r w:rsidRPr="00A10B84">
        <w:rPr>
          <w:rFonts w:ascii="Times New Roman" w:hAnsi="Times New Roman"/>
          <w:lang w:val="en-US"/>
        </w:rPr>
        <w:t>nia</w:t>
      </w:r>
      <w:proofErr w:type="spellEnd"/>
      <w:r w:rsidRPr="00A10B84">
        <w:rPr>
          <w:rFonts w:ascii="Times New Roman" w:hAnsi="Times New Roman"/>
          <w:lang w:val="en-US"/>
        </w:rPr>
        <w:t>, Brazil.</w:t>
      </w:r>
    </w:p>
    <w:p w14:paraId="1AC9E4C2" w14:textId="77777777" w:rsidR="00A06950" w:rsidRPr="00A10B84" w:rsidRDefault="00A06950">
      <w:pPr>
        <w:pStyle w:val="Body"/>
        <w:spacing w:line="480" w:lineRule="auto"/>
        <w:rPr>
          <w:rFonts w:ascii="Times New Roman" w:eastAsia="Times New Roman" w:hAnsi="Times New Roman" w:cs="Times New Roman"/>
          <w:lang w:val="en-US"/>
        </w:rPr>
      </w:pPr>
    </w:p>
    <w:p w14:paraId="1AC9E4C3" w14:textId="77777777" w:rsidR="00A06950" w:rsidRPr="00A10B84"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Summary</w:t>
      </w:r>
      <w:r w:rsidRPr="00E834F0">
        <w:rPr>
          <w:rFonts w:ascii="Times New Roman" w:hAnsi="Times New Roman"/>
          <w:b/>
          <w:bCs/>
          <w:lang w:val="en-US"/>
        </w:rPr>
        <w:br/>
      </w:r>
      <w:commentRangeStart w:id="1"/>
    </w:p>
    <w:p w14:paraId="1AC9E4C4" w14:textId="1EC7156C" w:rsidR="00A06950" w:rsidRPr="00A10B84" w:rsidRDefault="006A4068">
      <w:pPr>
        <w:pStyle w:val="Body"/>
        <w:spacing w:line="480" w:lineRule="auto"/>
        <w:rPr>
          <w:rFonts w:ascii="Times New Roman" w:eastAsia="Times New Roman" w:hAnsi="Times New Roman" w:cs="Times New Roman"/>
          <w:lang w:val="en-US"/>
        </w:rPr>
      </w:pPr>
      <w:ins w:id="2" w:author="Gabriel Nakamura" w:date="2023-05-18T09:46:00Z">
        <w:r w:rsidRPr="00E834F0">
          <w:rPr>
            <w:rFonts w:ascii="Times New Roman" w:hAnsi="Times New Roman"/>
            <w:lang w:val="en-US"/>
          </w:rPr>
          <w:t xml:space="preserve">It is widely </w:t>
        </w:r>
        <w:r w:rsidR="00933790" w:rsidRPr="00E834F0">
          <w:rPr>
            <w:rFonts w:ascii="Times New Roman" w:hAnsi="Times New Roman"/>
            <w:lang w:val="en-US"/>
          </w:rPr>
          <w:t>perceived how r</w:t>
        </w:r>
      </w:ins>
      <w:ins w:id="3" w:author="Gabriel Nakamura" w:date="2023-05-18T09:44:00Z">
        <w:r w:rsidR="00482912" w:rsidRPr="00E834F0">
          <w:rPr>
            <w:rFonts w:ascii="Times New Roman" w:hAnsi="Times New Roman"/>
            <w:lang w:val="en-US"/>
          </w:rPr>
          <w:t>esearch ins</w:t>
        </w:r>
      </w:ins>
      <w:ins w:id="4" w:author="Gabriel Nakamura" w:date="2023-05-18T09:45:00Z">
        <w:r w:rsidR="00B81258" w:rsidRPr="00E834F0">
          <w:rPr>
            <w:rFonts w:ascii="Times New Roman" w:hAnsi="Times New Roman"/>
            <w:lang w:val="en-US"/>
          </w:rPr>
          <w:t xml:space="preserve">titutes have been </w:t>
        </w:r>
      </w:ins>
      <w:ins w:id="5" w:author="Gabriel Nakamura" w:date="2023-05-18T09:47:00Z">
        <w:r w:rsidR="007F3546" w:rsidRPr="00E834F0">
          <w:rPr>
            <w:rFonts w:ascii="Times New Roman" w:hAnsi="Times New Roman"/>
            <w:lang w:val="en-US"/>
          </w:rPr>
          <w:t>adopting the discourse of</w:t>
        </w:r>
      </w:ins>
      <w:ins w:id="6" w:author="Gabriel Nakamura" w:date="2023-05-18T09:45:00Z">
        <w:r w:rsidR="00B81258" w:rsidRPr="00E834F0">
          <w:rPr>
            <w:rFonts w:ascii="Times New Roman" w:hAnsi="Times New Roman"/>
            <w:lang w:val="en-US"/>
          </w:rPr>
          <w:t xml:space="preserve"> champions of </w:t>
        </w:r>
      </w:ins>
      <w:ins w:id="7" w:author="Gabriel Nakamura" w:date="2023-05-18T09:47:00Z">
        <w:r w:rsidR="007F3546" w:rsidRPr="00E834F0">
          <w:rPr>
            <w:rFonts w:ascii="Times New Roman" w:hAnsi="Times New Roman"/>
            <w:lang w:val="en-US"/>
          </w:rPr>
          <w:t>d</w:t>
        </w:r>
      </w:ins>
      <w:del w:id="8" w:author="Gabriel Nakamura" w:date="2023-05-18T09:47:00Z">
        <w:r w:rsidR="005C4229" w:rsidRPr="00E834F0" w:rsidDel="007F3546">
          <w:rPr>
            <w:rFonts w:ascii="Times New Roman" w:hAnsi="Times New Roman"/>
            <w:lang w:val="en-US"/>
          </w:rPr>
          <w:delText>D</w:delText>
        </w:r>
      </w:del>
      <w:r w:rsidR="005C4229" w:rsidRPr="00E834F0">
        <w:rPr>
          <w:rFonts w:ascii="Times New Roman" w:hAnsi="Times New Roman"/>
          <w:lang w:val="en-US"/>
        </w:rPr>
        <w:t>iversity, inclusion, and equity</w:t>
      </w:r>
      <w:ins w:id="9" w:author="Gabriel Nakamura" w:date="2023-05-18T09:47:00Z">
        <w:r w:rsidR="007F3546" w:rsidRPr="00E834F0">
          <w:rPr>
            <w:rFonts w:ascii="Times New Roman" w:hAnsi="Times New Roman"/>
            <w:lang w:val="en-US"/>
          </w:rPr>
          <w:t xml:space="preserve"> (</w:t>
        </w:r>
      </w:ins>
      <w:ins w:id="10" w:author="Gabriel Nakamura" w:date="2023-05-18T09:48:00Z">
        <w:r w:rsidR="007F3546" w:rsidRPr="00E834F0">
          <w:rPr>
            <w:rFonts w:ascii="Times New Roman" w:hAnsi="Times New Roman"/>
            <w:lang w:val="en-US"/>
          </w:rPr>
          <w:t>DEI)</w:t>
        </w:r>
      </w:ins>
      <w:r w:rsidR="005C4229" w:rsidRPr="00E834F0">
        <w:rPr>
          <w:rFonts w:ascii="Times New Roman" w:hAnsi="Times New Roman"/>
          <w:lang w:val="en-US"/>
        </w:rPr>
        <w:t xml:space="preserve"> </w:t>
      </w:r>
      <w:del w:id="11" w:author="Gabriel Nakamura" w:date="2023-05-18T09:46:00Z">
        <w:r w:rsidR="005C4229" w:rsidRPr="00E834F0" w:rsidDel="00933790">
          <w:rPr>
            <w:rFonts w:ascii="Times New Roman" w:hAnsi="Times New Roman"/>
            <w:lang w:val="en-US"/>
          </w:rPr>
          <w:delText>have been adopted as the motto of almost all research institutes</w:delText>
        </w:r>
      </w:del>
      <w:ins w:id="12" w:author="Gabriel Nakamura" w:date="2023-05-18T09:46:00Z">
        <w:r w:rsidR="00933790" w:rsidRPr="00E834F0">
          <w:rPr>
            <w:rFonts w:ascii="Times New Roman" w:hAnsi="Times New Roman"/>
            <w:lang w:val="en-US"/>
          </w:rPr>
          <w:t xml:space="preserve">in </w:t>
        </w:r>
      </w:ins>
      <w:ins w:id="13" w:author="Gabriel Nakamura" w:date="2023-06-07T09:27:00Z">
        <w:r w:rsidR="00617C50">
          <w:rPr>
            <w:rFonts w:ascii="Times New Roman" w:hAnsi="Times New Roman"/>
            <w:lang w:val="en-US"/>
          </w:rPr>
          <w:t>recent years</w:t>
        </w:r>
      </w:ins>
      <w:r w:rsidR="005C4229" w:rsidRPr="00E834F0">
        <w:rPr>
          <w:rFonts w:ascii="Times New Roman" w:hAnsi="Times New Roman"/>
          <w:lang w:val="en-US"/>
        </w:rPr>
        <w:t xml:space="preserve">. </w:t>
      </w:r>
      <w:commentRangeEnd w:id="1"/>
      <w:r w:rsidR="005C4229" w:rsidRPr="00A10B84">
        <w:rPr>
          <w:lang w:val="en-US"/>
        </w:rPr>
        <w:commentReference w:id="1"/>
      </w:r>
      <w:r w:rsidR="005C4229" w:rsidRPr="00E834F0">
        <w:rPr>
          <w:rFonts w:ascii="Times New Roman" w:hAnsi="Times New Roman"/>
          <w:lang w:val="en-US"/>
        </w:rPr>
        <w:t xml:space="preserve">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w:t>
      </w:r>
      <w:commentRangeStart w:id="14"/>
      <w:r w:rsidR="005C4229" w:rsidRPr="00E834F0">
        <w:rPr>
          <w:rFonts w:ascii="Times New Roman" w:hAnsi="Times New Roman"/>
          <w:lang w:val="en-US"/>
        </w:rPr>
        <w:t>In this piece, we</w:t>
      </w:r>
      <w:ins w:id="15" w:author="Gabriel Nakamura" w:date="2023-05-18T11:37:00Z">
        <w:r w:rsidR="00A859F5" w:rsidRPr="00E834F0">
          <w:rPr>
            <w:rFonts w:ascii="Times New Roman" w:hAnsi="Times New Roman"/>
            <w:lang w:val="en-US"/>
          </w:rPr>
          <w:t xml:space="preserve"> </w:t>
        </w:r>
      </w:ins>
      <w:del w:id="16" w:author="Gabriel Nakamura" w:date="2023-05-18T11:37:00Z">
        <w:r w:rsidR="005C4229" w:rsidRPr="00E834F0" w:rsidDel="005C4146">
          <w:rPr>
            <w:rFonts w:ascii="Times New Roman" w:hAnsi="Times New Roman"/>
            <w:lang w:val="en-US"/>
          </w:rPr>
          <w:delText xml:space="preserve"> </w:delText>
        </w:r>
      </w:del>
      <w:ins w:id="17" w:author="Gabriel Nakamura" w:date="2023-05-18T09:49:00Z">
        <w:r w:rsidR="00F63766" w:rsidRPr="00E834F0">
          <w:rPr>
            <w:rFonts w:ascii="Times New Roman" w:hAnsi="Times New Roman"/>
            <w:lang w:val="en-US"/>
          </w:rPr>
          <w:t xml:space="preserve">bring </w:t>
        </w:r>
        <w:r w:rsidR="00266397" w:rsidRPr="00E834F0">
          <w:rPr>
            <w:rFonts w:ascii="Times New Roman" w:hAnsi="Times New Roman"/>
            <w:lang w:val="en-US"/>
          </w:rPr>
          <w:t xml:space="preserve">secondary data that </w:t>
        </w:r>
      </w:ins>
      <w:ins w:id="18" w:author="Gabriel Nakamura" w:date="2023-05-18T11:37:00Z">
        <w:r w:rsidR="005C4146" w:rsidRPr="00E834F0">
          <w:rPr>
            <w:rFonts w:ascii="Times New Roman" w:hAnsi="Times New Roman"/>
            <w:lang w:val="en-US"/>
          </w:rPr>
          <w:t>reinforce</w:t>
        </w:r>
      </w:ins>
      <w:ins w:id="19" w:author="Gabriel Nakamura" w:date="2023-05-18T09:49:00Z">
        <w:r w:rsidR="001F2EE1" w:rsidRPr="00E834F0">
          <w:rPr>
            <w:rFonts w:ascii="Times New Roman" w:hAnsi="Times New Roman"/>
            <w:lang w:val="en-US"/>
          </w:rPr>
          <w:t xml:space="preserve"> </w:t>
        </w:r>
      </w:ins>
      <w:ins w:id="20" w:author="Gabriel Nakamura" w:date="2023-05-18T09:50:00Z">
        <w:r w:rsidR="001F2EE1" w:rsidRPr="00E834F0">
          <w:rPr>
            <w:rFonts w:ascii="Times New Roman" w:hAnsi="Times New Roman"/>
            <w:lang w:val="en-US"/>
          </w:rPr>
          <w:t xml:space="preserve">biased </w:t>
        </w:r>
      </w:ins>
      <w:ins w:id="21" w:author="Gabriel Nakamura" w:date="2023-05-18T09:49:00Z">
        <w:r w:rsidR="001F2EE1" w:rsidRPr="00E834F0">
          <w:rPr>
            <w:rFonts w:ascii="Times New Roman" w:hAnsi="Times New Roman"/>
            <w:lang w:val="en-US"/>
          </w:rPr>
          <w:t xml:space="preserve">patterns in academic </w:t>
        </w:r>
      </w:ins>
      <w:ins w:id="22" w:author="Gabriel Nakamura" w:date="2023-05-18T09:50:00Z">
        <w:r w:rsidR="001F2EE1" w:rsidRPr="00E834F0">
          <w:rPr>
            <w:rFonts w:ascii="Times New Roman" w:hAnsi="Times New Roman"/>
            <w:lang w:val="en-US"/>
          </w:rPr>
          <w:t xml:space="preserve">recognition between Global North and South </w:t>
        </w:r>
        <w:r w:rsidR="00F57ECE" w:rsidRPr="00E834F0">
          <w:rPr>
            <w:rFonts w:ascii="Times New Roman" w:hAnsi="Times New Roman"/>
            <w:lang w:val="en-US"/>
          </w:rPr>
          <w:t>(citation bias and geographical markers), and</w:t>
        </w:r>
      </w:ins>
      <w:ins w:id="23" w:author="Gabriel Nakamura" w:date="2023-05-18T09:49:00Z">
        <w:r w:rsidR="001F2EE1" w:rsidRPr="00E834F0">
          <w:rPr>
            <w:rFonts w:ascii="Times New Roman" w:hAnsi="Times New Roman"/>
            <w:lang w:val="en-US"/>
          </w:rPr>
          <w:t xml:space="preserve"> </w:t>
        </w:r>
      </w:ins>
      <w:del w:id="24" w:author="Gabriel Nakamura" w:date="2023-05-18T11:38:00Z">
        <w:r w:rsidR="005C4229" w:rsidRPr="00E834F0" w:rsidDel="005C4146">
          <w:rPr>
            <w:rFonts w:ascii="Times New Roman" w:hAnsi="Times New Roman"/>
            <w:lang w:val="en-US"/>
          </w:rPr>
          <w:delText xml:space="preserve">highlight </w:delText>
        </w:r>
      </w:del>
      <w:ins w:id="25" w:author="Gabriel Nakamura" w:date="2023-05-18T11:38:00Z">
        <w:r w:rsidR="005C4146" w:rsidRPr="00E834F0">
          <w:rPr>
            <w:rFonts w:ascii="Times New Roman" w:hAnsi="Times New Roman"/>
            <w:lang w:val="en-US"/>
          </w:rPr>
          <w:t xml:space="preserve">propose </w:t>
        </w:r>
      </w:ins>
      <w:del w:id="26" w:author="Anonymous" w:date="2023-05-10T10:25:00Z">
        <w:r w:rsidR="005C4229" w:rsidRPr="00E834F0">
          <w:rPr>
            <w:rFonts w:ascii="Times New Roman" w:hAnsi="Times New Roman"/>
            <w:lang w:val="en-US"/>
          </w:rPr>
          <w:delText>some</w:delText>
        </w:r>
      </w:del>
      <w:ins w:id="27" w:author="Anonymous" w:date="2023-05-10T10:25:00Z">
        <w:r w:rsidR="005C4229" w:rsidRPr="00E834F0">
          <w:rPr>
            <w:rFonts w:ascii="Times New Roman" w:hAnsi="Times New Roman"/>
            <w:lang w:val="en-US"/>
          </w:rPr>
          <w:t>three</w:t>
        </w:r>
      </w:ins>
      <w:r w:rsidR="005C4229" w:rsidRPr="00E834F0">
        <w:rPr>
          <w:rFonts w:ascii="Times New Roman" w:hAnsi="Times New Roman"/>
          <w:lang w:val="en-US"/>
        </w:rPr>
        <w:t xml:space="preserve"> actions that should be adopted by researchers, research institutes, journals, and scientific societies from the Global North that allows for a fairer recognition of the academic expertise produced by the Global South.</w:t>
      </w:r>
      <w:r w:rsidR="00DD5A34" w:rsidRPr="00E834F0" w:rsidDel="00DD5A34">
        <w:rPr>
          <w:rFonts w:ascii="Times New Roman" w:hAnsi="Times New Roman"/>
          <w:lang w:val="en-US"/>
        </w:rPr>
        <w:t xml:space="preserve"> </w:t>
      </w:r>
      <w:del w:id="28" w:author="Gabriel Nakamura" w:date="2023-06-13T13:57:00Z">
        <w:r w:rsidR="005C4229" w:rsidRPr="00E834F0" w:rsidDel="00DD5A34">
          <w:rPr>
            <w:rFonts w:ascii="Times New Roman" w:hAnsi="Times New Roman"/>
            <w:lang w:val="en-US"/>
          </w:rPr>
          <w:br/>
        </w:r>
      </w:del>
      <w:commentRangeEnd w:id="14"/>
      <w:r w:rsidR="005C4229" w:rsidRPr="00A10B84">
        <w:rPr>
          <w:lang w:val="en-US"/>
        </w:rPr>
        <w:commentReference w:id="14"/>
      </w:r>
    </w:p>
    <w:p w14:paraId="1AC9E4C5" w14:textId="77777777" w:rsidR="00A06950" w:rsidRPr="00A10B84" w:rsidRDefault="00A06950">
      <w:pPr>
        <w:pStyle w:val="Body"/>
        <w:spacing w:line="480" w:lineRule="auto"/>
        <w:rPr>
          <w:rFonts w:ascii="Times New Roman" w:eastAsia="Times New Roman" w:hAnsi="Times New Roman" w:cs="Times New Roman"/>
          <w:lang w:val="en-US"/>
        </w:rPr>
      </w:pPr>
    </w:p>
    <w:p w14:paraId="1AC9E4C6" w14:textId="77777777" w:rsidR="00A06950" w:rsidRPr="00A10B84"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Main text</w:t>
      </w:r>
    </w:p>
    <w:p w14:paraId="1AC9E4C7" w14:textId="30A20473" w:rsidR="00A06950" w:rsidRPr="00610E2B" w:rsidRDefault="005C4229">
      <w:pPr>
        <w:pStyle w:val="Body"/>
        <w:spacing w:line="480" w:lineRule="auto"/>
        <w:rPr>
          <w:rFonts w:ascii="Times New Roman" w:eastAsia="Times New Roman" w:hAnsi="Times New Roman" w:cs="Times New Roman"/>
          <w:lang w:val="en-US"/>
          <w:rPrChange w:id="29" w:author="Gabriel Nakamura" w:date="2023-06-13T15:23:00Z">
            <w:rPr>
              <w:rFonts w:ascii="Times New Roman" w:eastAsia="Times New Roman" w:hAnsi="Times New Roman" w:cs="Times New Roman"/>
            </w:rPr>
          </w:rPrChange>
        </w:rPr>
      </w:pPr>
      <w:r w:rsidRPr="00E834F0">
        <w:rPr>
          <w:rFonts w:ascii="Times New Roman" w:hAnsi="Times New Roman"/>
          <w:lang w:val="en-US"/>
        </w:rPr>
        <w:lastRenderedPageBreak/>
        <w:t xml:space="preserve">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w:t>
      </w:r>
      <w:commentRangeStart w:id="30"/>
      <w:r w:rsidRPr="00E834F0">
        <w:rPr>
          <w:rFonts w:ascii="Times New Roman" w:hAnsi="Times New Roman"/>
          <w:lang w:val="en-US"/>
        </w:rPr>
        <w:t>parallel experience</w:t>
      </w:r>
      <w:commentRangeEnd w:id="30"/>
      <w:r w:rsidRPr="00A10B84">
        <w:rPr>
          <w:lang w:val="en-US"/>
        </w:rPr>
        <w:commentReference w:id="30"/>
      </w:r>
      <w:ins w:id="31" w:author="Gabriel Nakamura" w:date="2023-05-18T11:45:00Z">
        <w:r w:rsidR="008A4418" w:rsidRPr="00E834F0">
          <w:rPr>
            <w:rFonts w:ascii="Times New Roman" w:hAnsi="Times New Roman"/>
            <w:lang w:val="en-US"/>
          </w:rPr>
          <w:t xml:space="preserve"> (adding the fact that </w:t>
        </w:r>
      </w:ins>
      <w:ins w:id="32" w:author="Gabriel Nakamura" w:date="2023-06-13T14:07:00Z">
        <w:r w:rsidR="00F849FF">
          <w:rPr>
            <w:rFonts w:ascii="Times New Roman" w:hAnsi="Times New Roman"/>
            <w:lang w:val="en-US"/>
          </w:rPr>
          <w:t>funding</w:t>
        </w:r>
      </w:ins>
      <w:ins w:id="33" w:author="Gabriel Nakamura" w:date="2023-05-18T11:45:00Z">
        <w:r w:rsidR="008A4418" w:rsidRPr="00E834F0">
          <w:rPr>
            <w:rFonts w:ascii="Times New Roman" w:hAnsi="Times New Roman"/>
            <w:lang w:val="en-US"/>
          </w:rPr>
          <w:t xml:space="preserve"> </w:t>
        </w:r>
      </w:ins>
      <w:ins w:id="34" w:author="Gabriel Nakamura" w:date="2023-05-18T11:46:00Z">
        <w:r w:rsidR="009766A4" w:rsidRPr="00E834F0">
          <w:rPr>
            <w:rFonts w:ascii="Times New Roman" w:hAnsi="Times New Roman"/>
            <w:lang w:val="en-US"/>
          </w:rPr>
          <w:t>is usually directed towards Global North</w:t>
        </w:r>
      </w:ins>
      <w:ins w:id="35" w:author="Gabriel Nakamura" w:date="2023-05-18T11:45:00Z">
        <w:r w:rsidR="008A4418" w:rsidRPr="00E834F0">
          <w:rPr>
            <w:rFonts w:ascii="Times New Roman" w:hAnsi="Times New Roman"/>
            <w:lang w:val="en-US"/>
          </w:rPr>
          <w:t>)</w:t>
        </w:r>
      </w:ins>
      <w:r w:rsidRPr="00E834F0">
        <w:rPr>
          <w:rFonts w:ascii="Times New Roman" w:hAnsi="Times New Roman"/>
          <w:lang w:val="en-US"/>
        </w:rPr>
        <w:t xml:space="preserve">. Scientific research in the Global South is often seen as peripherical, and Southern researchers struggle to find their expertise recognized by the Global North. While </w:t>
      </w:r>
      <w:ins w:id="36" w:author="Anonymous" w:date="2023-05-09T11:33:00Z">
        <w:r w:rsidRPr="00E834F0">
          <w:rPr>
            <w:rFonts w:ascii="Times New Roman" w:hAnsi="Times New Roman"/>
            <w:lang w:val="en-US"/>
          </w:rPr>
          <w:t xml:space="preserve">the </w:t>
        </w:r>
      </w:ins>
      <w:r w:rsidRPr="00E834F0">
        <w:rPr>
          <w:rFonts w:ascii="Times New Roman" w:hAnsi="Times New Roman"/>
          <w:lang w:val="en-US"/>
        </w:rPr>
        <w:t xml:space="preserve">Global North is perceived as pushing the boundaries of scientific knowledge through general theories, </w:t>
      </w:r>
      <w:ins w:id="37" w:author="Gabriel Nakamura" w:date="2023-06-13T14:13:00Z">
        <w:r w:rsidR="00C84B95">
          <w:rPr>
            <w:rFonts w:ascii="Times New Roman" w:hAnsi="Times New Roman"/>
            <w:lang w:val="en-US"/>
          </w:rPr>
          <w:t>e</w:t>
        </w:r>
        <w:r w:rsidR="00C84B95" w:rsidRPr="00C84B95">
          <w:rPr>
            <w:rFonts w:ascii="Times New Roman" w:hAnsi="Times New Roman"/>
            <w:lang w:val="en-US"/>
          </w:rPr>
          <w:t xml:space="preserve">ven when engaging in both, the Global South is often perceived as fulfilling the role of empirically testing theories, providing data, or offering fieldwork expertise </w:t>
        </w:r>
      </w:ins>
      <w:del w:id="38" w:author="Gabriel Nakamura" w:date="2023-06-13T14:13:00Z">
        <w:r w:rsidRPr="00E834F0" w:rsidDel="004D0529">
          <w:rPr>
            <w:rFonts w:ascii="Times New Roman" w:hAnsi="Times New Roman"/>
            <w:lang w:val="en-US"/>
          </w:rPr>
          <w:delText>the Global South tak</w:delText>
        </w:r>
      </w:del>
      <w:del w:id="39" w:author="Gabriel Nakamura" w:date="2023-05-18T11:48:00Z">
        <w:r w:rsidRPr="00E834F0" w:rsidDel="00E46B58">
          <w:rPr>
            <w:rFonts w:ascii="Times New Roman" w:hAnsi="Times New Roman"/>
            <w:lang w:val="en-US"/>
          </w:rPr>
          <w:delText>es</w:delText>
        </w:r>
      </w:del>
      <w:del w:id="40" w:author="Gabriel Nakamura" w:date="2023-06-13T14:13:00Z">
        <w:r w:rsidRPr="00E834F0" w:rsidDel="004D0529">
          <w:rPr>
            <w:rFonts w:ascii="Times New Roman" w:hAnsi="Times New Roman"/>
            <w:lang w:val="en-US"/>
          </w:rPr>
          <w:delText xml:space="preserve"> the role of </w:delText>
        </w:r>
      </w:del>
      <w:commentRangeStart w:id="41"/>
      <w:commentRangeStart w:id="42"/>
      <w:del w:id="43" w:author="Gabriel Nakamura" w:date="2023-06-13T14:19:00Z">
        <w:r w:rsidRPr="00E834F0" w:rsidDel="006C7289">
          <w:rPr>
            <w:rFonts w:ascii="Times New Roman" w:hAnsi="Times New Roman"/>
            <w:lang w:val="en-US"/>
          </w:rPr>
          <w:delText xml:space="preserve">empirically testing those theories or </w:delText>
        </w:r>
      </w:del>
      <w:del w:id="44" w:author="Gabriel Nakamura" w:date="2023-06-13T14:07:00Z">
        <w:r w:rsidRPr="00E834F0" w:rsidDel="001B2FFC">
          <w:rPr>
            <w:rFonts w:ascii="Times New Roman" w:hAnsi="Times New Roman"/>
            <w:lang w:val="en-US"/>
          </w:rPr>
          <w:delText xml:space="preserve">of </w:delText>
        </w:r>
      </w:del>
      <w:del w:id="45" w:author="Gabriel Nakamura" w:date="2023-06-13T14:19:00Z">
        <w:r w:rsidRPr="00E834F0" w:rsidDel="006C7289">
          <w:rPr>
            <w:rFonts w:ascii="Times New Roman" w:hAnsi="Times New Roman"/>
            <w:lang w:val="en-US"/>
          </w:rPr>
          <w:delText>providing data or fieldwork expertise</w:delText>
        </w:r>
      </w:del>
      <w:commentRangeEnd w:id="41"/>
      <w:r w:rsidRPr="00A10B84">
        <w:rPr>
          <w:lang w:val="en-US"/>
        </w:rPr>
        <w:commentReference w:id="41"/>
      </w:r>
      <w:commentRangeEnd w:id="42"/>
      <w:r w:rsidRPr="00A10B84">
        <w:rPr>
          <w:lang w:val="en-US"/>
        </w:rPr>
        <w:commentReference w:id="42"/>
      </w:r>
      <w:del w:id="46" w:author="Gabriel Nakamura" w:date="2023-06-08T11:04:00Z">
        <w:r w:rsidRPr="00E834F0" w:rsidDel="002F5B7D">
          <w:rPr>
            <w:rFonts w:ascii="Times New Roman" w:hAnsi="Times New Roman"/>
            <w:lang w:val="en-US"/>
            <w:rPrChange w:id="47" w:author="Gabriel Nakamura" w:date="2023-05-18T12:47:00Z">
              <w:rPr>
                <w:rFonts w:ascii="Times New Roman" w:hAnsi="Times New Roman"/>
              </w:rPr>
            </w:rPrChange>
          </w:rPr>
          <w:delText xml:space="preserve"> </w:delText>
        </w:r>
      </w:del>
      <w:ins w:id="48" w:author="Gabriel Nakamura" w:date="2023-06-08T11:05:00Z">
        <w:r w:rsidR="002F5B7D">
          <w:rPr>
            <w:rFonts w:ascii="Times New Roman" w:hAnsi="Times New Roman"/>
            <w:lang w:val="en-US"/>
          </w:rPr>
          <w:t xml:space="preserve"> </w:t>
        </w:r>
      </w:ins>
      <w:r w:rsidR="00DD3D73">
        <w:rPr>
          <w:rFonts w:ascii="Times New Roman" w:hAnsi="Times New Roman"/>
          <w:lang w:val="en-US"/>
        </w:rPr>
        <w:fldChar w:fldCharType="begin"/>
      </w:r>
      <w:r w:rsidR="00B1289E">
        <w:rPr>
          <w:rFonts w:ascii="Times New Roman" w:hAnsi="Times New Roman"/>
          <w:lang w:val="en-US"/>
        </w:rPr>
        <w:instrText xml:space="preserve"> ADDIN ZOTERO_ITEM CSL_CITATION {"citationID":"xQkbi4oK","properties":{"formattedCitation":"\\super 1\\uc0\\u8211{}3\\nosupersub{}","plainCitation":"1–3","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DD3D73">
        <w:rPr>
          <w:rFonts w:ascii="Times New Roman" w:hAnsi="Times New Roman"/>
          <w:lang w:val="en-US"/>
        </w:rPr>
        <w:fldChar w:fldCharType="separate"/>
      </w:r>
      <w:r w:rsidR="00B1289E" w:rsidRPr="00B1289E">
        <w:rPr>
          <w:rFonts w:ascii="Times New Roman" w:hAnsi="Times New Roman" w:cs="Times New Roman"/>
          <w:vertAlign w:val="superscript"/>
        </w:rPr>
        <w:t>1–3</w:t>
      </w:r>
      <w:r w:rsidR="00DD3D73">
        <w:rPr>
          <w:rFonts w:ascii="Times New Roman" w:hAnsi="Times New Roman"/>
          <w:lang w:val="en-US"/>
        </w:rPr>
        <w:fldChar w:fldCharType="end"/>
      </w:r>
      <w:ins w:id="49" w:author="Gabriel Nakamura" w:date="2023-05-18T12:46:00Z">
        <w:r w:rsidR="00B85C08" w:rsidRPr="000014F2">
          <w:rPr>
            <w:rFonts w:ascii="Times New Roman" w:hAnsi="Times New Roman"/>
            <w:lang w:val="en-US"/>
          </w:rPr>
          <w:t xml:space="preserve">. </w:t>
        </w:r>
      </w:ins>
      <w:ins w:id="50" w:author="Gabriel Nakamura" w:date="2023-05-18T12:47:00Z">
        <w:r w:rsidR="00E834F0" w:rsidRPr="000014F2">
          <w:rPr>
            <w:rFonts w:ascii="Times New Roman" w:hAnsi="Times New Roman"/>
            <w:lang w:val="en-US"/>
          </w:rPr>
          <w:t xml:space="preserve">In the </w:t>
        </w:r>
      </w:ins>
      <w:ins w:id="51" w:author="Gabriel Nakamura" w:date="2023-05-18T12:54:00Z">
        <w:r w:rsidR="00C14134" w:rsidRPr="00C14134">
          <w:rPr>
            <w:rFonts w:ascii="Times New Roman" w:hAnsi="Times New Roman"/>
            <w:lang w:val="en-US"/>
          </w:rPr>
          <w:t>worst-case</w:t>
        </w:r>
      </w:ins>
      <w:ins w:id="52" w:author="Gabriel Nakamura" w:date="2023-05-18T12:47:00Z">
        <w:r w:rsidR="00E834F0">
          <w:rPr>
            <w:rFonts w:ascii="Times New Roman" w:hAnsi="Times New Roman"/>
            <w:lang w:val="en-US"/>
          </w:rPr>
          <w:t xml:space="preserve"> scenario, </w:t>
        </w:r>
        <w:r w:rsidR="00C62705">
          <w:rPr>
            <w:rFonts w:ascii="Times New Roman" w:hAnsi="Times New Roman"/>
            <w:lang w:val="en-US"/>
          </w:rPr>
          <w:t xml:space="preserve">empirical data </w:t>
        </w:r>
      </w:ins>
      <w:ins w:id="53" w:author="Gabriel Nakamura" w:date="2023-05-18T12:51:00Z">
        <w:r w:rsidR="009F7CD6">
          <w:rPr>
            <w:rFonts w:ascii="Times New Roman" w:hAnsi="Times New Roman"/>
            <w:lang w:val="en-US"/>
          </w:rPr>
          <w:t>obtained in</w:t>
        </w:r>
      </w:ins>
      <w:ins w:id="54" w:author="Gabriel Nakamura" w:date="2023-05-18T12:48:00Z">
        <w:r w:rsidR="00C62705">
          <w:rPr>
            <w:rFonts w:ascii="Times New Roman" w:hAnsi="Times New Roman"/>
            <w:lang w:val="en-US"/>
          </w:rPr>
          <w:t xml:space="preserve"> Global </w:t>
        </w:r>
      </w:ins>
      <w:ins w:id="55" w:author="Gabriel Nakamura" w:date="2023-05-18T12:51:00Z">
        <w:r w:rsidR="009F7CD6">
          <w:rPr>
            <w:rFonts w:ascii="Times New Roman" w:hAnsi="Times New Roman"/>
            <w:lang w:val="en-US"/>
          </w:rPr>
          <w:t>South</w:t>
        </w:r>
      </w:ins>
      <w:ins w:id="56" w:author="Gabriel Nakamura" w:date="2023-05-18T12:48:00Z">
        <w:r w:rsidR="00C62705">
          <w:rPr>
            <w:rFonts w:ascii="Times New Roman" w:hAnsi="Times New Roman"/>
            <w:lang w:val="en-US"/>
          </w:rPr>
          <w:t xml:space="preserve"> countries are pivotal for </w:t>
        </w:r>
      </w:ins>
      <w:ins w:id="57" w:author="Gabriel Nakamura" w:date="2023-06-13T14:23:00Z">
        <w:r w:rsidR="00CB540A">
          <w:rPr>
            <w:rFonts w:ascii="Times New Roman" w:hAnsi="Times New Roman"/>
            <w:lang w:val="en-US"/>
          </w:rPr>
          <w:t>developing</w:t>
        </w:r>
      </w:ins>
      <w:ins w:id="58" w:author="Gabriel Nakamura" w:date="2023-05-18T12:51:00Z">
        <w:r w:rsidR="00110A04">
          <w:rPr>
            <w:rFonts w:ascii="Times New Roman" w:hAnsi="Times New Roman"/>
            <w:lang w:val="en-US"/>
          </w:rPr>
          <w:t xml:space="preserve"> </w:t>
        </w:r>
      </w:ins>
      <w:ins w:id="59" w:author="Gabriel Nakamura" w:date="2023-05-18T12:48:00Z">
        <w:r w:rsidR="00C62705">
          <w:rPr>
            <w:rFonts w:ascii="Times New Roman" w:hAnsi="Times New Roman"/>
            <w:lang w:val="en-US"/>
          </w:rPr>
          <w:t xml:space="preserve">general theories </w:t>
        </w:r>
      </w:ins>
      <w:ins w:id="60" w:author="Gabriel Nakamura" w:date="2023-05-18T12:51:00Z">
        <w:r w:rsidR="00110A04">
          <w:rPr>
            <w:rFonts w:ascii="Times New Roman" w:hAnsi="Times New Roman"/>
            <w:lang w:val="en-US"/>
          </w:rPr>
          <w:t xml:space="preserve">led </w:t>
        </w:r>
      </w:ins>
      <w:ins w:id="61" w:author="Gabriel Nakamura" w:date="2023-05-18T12:48:00Z">
        <w:r w:rsidR="007C07E9">
          <w:rPr>
            <w:rFonts w:ascii="Times New Roman" w:hAnsi="Times New Roman"/>
            <w:lang w:val="en-US"/>
          </w:rPr>
          <w:t xml:space="preserve">by Global North </w:t>
        </w:r>
      </w:ins>
      <w:ins w:id="62" w:author="Gabriel Nakamura" w:date="2023-06-13T14:23:00Z">
        <w:r w:rsidR="00CB540A">
          <w:rPr>
            <w:rFonts w:ascii="Times New Roman" w:hAnsi="Times New Roman"/>
            <w:lang w:val="en-US"/>
          </w:rPr>
          <w:t>researchers</w:t>
        </w:r>
      </w:ins>
      <w:ins w:id="63" w:author="Gabriel Nakamura" w:date="2023-05-18T12:48:00Z">
        <w:r w:rsidR="007C07E9">
          <w:rPr>
            <w:rFonts w:ascii="Times New Roman" w:hAnsi="Times New Roman"/>
            <w:lang w:val="en-US"/>
          </w:rPr>
          <w:t xml:space="preserve">, with no </w:t>
        </w:r>
      </w:ins>
      <w:ins w:id="64" w:author="Gabriel Nakamura" w:date="2023-06-13T14:24:00Z">
        <w:r w:rsidR="007270B9">
          <w:rPr>
            <w:rFonts w:ascii="Times New Roman" w:hAnsi="Times New Roman"/>
            <w:lang w:val="en-US"/>
          </w:rPr>
          <w:t>researcher accountability</w:t>
        </w:r>
      </w:ins>
      <w:ins w:id="65" w:author="Gabriel Nakamura" w:date="2023-05-18T12:50:00Z">
        <w:r w:rsidR="00306C83">
          <w:rPr>
            <w:rFonts w:ascii="Times New Roman" w:hAnsi="Times New Roman"/>
            <w:lang w:val="en-US"/>
          </w:rPr>
          <w:t xml:space="preserve"> from </w:t>
        </w:r>
        <w:r w:rsidR="00D35DB6">
          <w:rPr>
            <w:rFonts w:ascii="Times New Roman" w:hAnsi="Times New Roman"/>
            <w:lang w:val="en-US"/>
          </w:rPr>
          <w:t>where the data was extracted</w:t>
        </w:r>
      </w:ins>
      <w:r w:rsidR="00FA72A2">
        <w:rPr>
          <w:rFonts w:ascii="Times New Roman" w:hAnsi="Times New Roman"/>
          <w:lang w:val="en-US"/>
        </w:rPr>
        <w:fldChar w:fldCharType="begin"/>
      </w:r>
      <w:r w:rsidR="00A06251">
        <w:rPr>
          <w:rFonts w:ascii="Times New Roman" w:hAnsi="Times New Roman"/>
          <w:lang w:val="en-US"/>
        </w:rPr>
        <w:instrText xml:space="preserve"> ADDIN ZOTERO_ITEM CSL_CITATION {"citationID":"YwByjLir","properties":{"formattedCitation":"\\super 3\\nosupersub{}","plainCitation":"3","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Pr>
          <w:rFonts w:ascii="Times New Roman" w:hAnsi="Times New Roman"/>
          <w:lang w:val="en-US"/>
        </w:rPr>
        <w:fldChar w:fldCharType="separate"/>
      </w:r>
      <w:r w:rsidR="00A06251" w:rsidRPr="00A06251">
        <w:rPr>
          <w:rFonts w:ascii="Times New Roman" w:hAnsi="Times New Roman" w:cs="Times New Roman"/>
          <w:vertAlign w:val="superscript"/>
        </w:rPr>
        <w:t>3</w:t>
      </w:r>
      <w:r w:rsidR="00FA72A2">
        <w:rPr>
          <w:rFonts w:ascii="Times New Roman" w:hAnsi="Times New Roman"/>
          <w:lang w:val="en-US"/>
        </w:rPr>
        <w:fldChar w:fldCharType="end"/>
      </w:r>
      <w:ins w:id="66" w:author="Gabriel Nakamura" w:date="2023-05-18T12:52:00Z">
        <w:r w:rsidR="00C75B63">
          <w:rPr>
            <w:rFonts w:ascii="Times New Roman" w:hAnsi="Times New Roman"/>
            <w:lang w:val="en-US"/>
          </w:rPr>
          <w:t xml:space="preserve">. This action </w:t>
        </w:r>
      </w:ins>
      <w:ins w:id="67" w:author="Gabriel Nakamura" w:date="2023-06-13T14:24:00Z">
        <w:r w:rsidR="007270B9">
          <w:rPr>
            <w:rFonts w:ascii="Times New Roman" w:hAnsi="Times New Roman"/>
            <w:lang w:val="en-US"/>
          </w:rPr>
          <w:t>erases</w:t>
        </w:r>
      </w:ins>
      <w:ins w:id="68" w:author="Gabriel Nakamura" w:date="2023-05-18T12:52:00Z">
        <w:r w:rsidR="00C75B63">
          <w:rPr>
            <w:rFonts w:ascii="Times New Roman" w:hAnsi="Times New Roman"/>
            <w:lang w:val="en-US"/>
          </w:rPr>
          <w:t xml:space="preserve"> even more </w:t>
        </w:r>
      </w:ins>
      <w:ins w:id="69" w:author="Gabriel Nakamura" w:date="2023-05-18T11:48:00Z">
        <w:r w:rsidR="00E46B58" w:rsidRPr="00E834F0">
          <w:rPr>
            <w:rFonts w:ascii="Times New Roman" w:hAnsi="Times New Roman"/>
            <w:lang w:val="en-US"/>
          </w:rPr>
          <w:t xml:space="preserve">important </w:t>
        </w:r>
        <w:r w:rsidR="00585B37" w:rsidRPr="00E834F0">
          <w:rPr>
            <w:rFonts w:ascii="Times New Roman" w:hAnsi="Times New Roman"/>
            <w:lang w:val="en-US"/>
          </w:rPr>
          <w:t>contributions to the field of ecology and evolution from Global South Researchers</w:t>
        </w:r>
      </w:ins>
      <w:r w:rsidRPr="00E834F0">
        <w:rPr>
          <w:rFonts w:ascii="Times New Roman" w:hAnsi="Times New Roman"/>
          <w:lang w:val="en-US"/>
        </w:rPr>
        <w:t xml:space="preserve">. This global division of labor is evident when we look at </w:t>
      </w:r>
      <w:commentRangeStart w:id="70"/>
      <w:r w:rsidRPr="00E834F0">
        <w:rPr>
          <w:rFonts w:ascii="Times New Roman" w:hAnsi="Times New Roman"/>
          <w:lang w:val="en-US"/>
        </w:rPr>
        <w:t>geographical markers</w:t>
      </w:r>
      <w:commentRangeEnd w:id="70"/>
      <w:r w:rsidRPr="000014F2">
        <w:rPr>
          <w:lang w:val="en-US"/>
        </w:rPr>
        <w:commentReference w:id="70"/>
      </w:r>
      <w:r w:rsidRPr="000014F2">
        <w:rPr>
          <w:rFonts w:ascii="Times New Roman" w:hAnsi="Times New Roman"/>
          <w:lang w:val="en-US"/>
        </w:rPr>
        <w:t xml:space="preserve"> </w:t>
      </w:r>
      <w:ins w:id="71" w:author="Gabriel Nakamura" w:date="2023-06-05T16:54:00Z">
        <w:r w:rsidR="001A52E7" w:rsidRPr="00E834F0">
          <w:rPr>
            <w:rFonts w:ascii="Times New Roman" w:hAnsi="Times New Roman"/>
            <w:lang w:val="en-US"/>
          </w:rPr>
          <w:t>in the titles of studies for different regions of the world (Figure 1A)</w:t>
        </w:r>
        <w:r w:rsidR="001A52E7" w:rsidRPr="001E31CB">
          <w:rPr>
            <w:rFonts w:ascii="Times New Roman" w:hAnsi="Times New Roman"/>
            <w:vertAlign w:val="superscript"/>
            <w:lang w:val="en-US"/>
          </w:rPr>
          <w:t>3</w:t>
        </w:r>
        <w:r w:rsidR="001A52E7" w:rsidRPr="001A52E7">
          <w:rPr>
            <w:rFonts w:ascii="Times New Roman" w:hAnsi="Times New Roman"/>
            <w:lang w:val="en-US"/>
          </w:rPr>
          <w:t xml:space="preserve"> </w:t>
        </w:r>
      </w:ins>
      <w:r w:rsidRPr="000014F2">
        <w:rPr>
          <w:rFonts w:ascii="Times New Roman" w:hAnsi="Times New Roman"/>
          <w:lang w:val="en-US"/>
        </w:rPr>
        <w:t>(</w:t>
      </w:r>
      <w:commentRangeStart w:id="72"/>
      <w:r w:rsidRPr="00E834F0">
        <w:rPr>
          <w:rFonts w:ascii="Times New Roman" w:hAnsi="Times New Roman"/>
          <w:lang w:val="en-US"/>
        </w:rPr>
        <w:t>any spatial delimitation</w:t>
      </w:r>
      <w:commentRangeEnd w:id="72"/>
      <w:r w:rsidRPr="000014F2">
        <w:rPr>
          <w:lang w:val="en-US"/>
        </w:rPr>
        <w:commentReference w:id="72"/>
      </w:r>
      <w:r w:rsidRPr="00E834F0">
        <w:rPr>
          <w:rFonts w:ascii="Times New Roman" w:hAnsi="Times New Roman"/>
          <w:lang w:val="en-US"/>
        </w:rPr>
        <w:t xml:space="preserve">, but here represented </w:t>
      </w:r>
      <w:ins w:id="73" w:author="Gabriel Nakamura" w:date="2023-05-18T11:49:00Z">
        <w:r w:rsidR="001C560B" w:rsidRPr="00E834F0">
          <w:rPr>
            <w:rFonts w:ascii="Times New Roman" w:hAnsi="Times New Roman"/>
            <w:lang w:val="en-US"/>
          </w:rPr>
          <w:t xml:space="preserve">only </w:t>
        </w:r>
      </w:ins>
      <w:r w:rsidRPr="00E834F0">
        <w:rPr>
          <w:rFonts w:ascii="Times New Roman" w:hAnsi="Times New Roman"/>
          <w:lang w:val="en-US"/>
        </w:rPr>
        <w:t>by country names</w:t>
      </w:r>
      <w:ins w:id="74" w:author="Gabriel Nakamura" w:date="2023-06-08T10:29:00Z">
        <w:r w:rsidR="008433F4">
          <w:rPr>
            <w:rFonts w:ascii="Times New Roman" w:hAnsi="Times New Roman"/>
            <w:lang w:val="en-US"/>
          </w:rPr>
          <w:t>)</w:t>
        </w:r>
      </w:ins>
      <w:ins w:id="75" w:author="Gabriel Nakamura" w:date="2023-06-05T16:54:00Z">
        <w:r w:rsidR="00061017">
          <w:rPr>
            <w:rFonts w:ascii="Times New Roman" w:hAnsi="Times New Roman"/>
            <w:lang w:val="en-US"/>
          </w:rPr>
          <w:t>.</w:t>
        </w:r>
      </w:ins>
      <w:ins w:id="76" w:author="Gabriel Nakamura" w:date="2023-06-08T10:29:00Z">
        <w:r w:rsidR="008433F4">
          <w:rPr>
            <w:rFonts w:ascii="Times New Roman" w:hAnsi="Times New Roman"/>
            <w:lang w:val="en-US"/>
          </w:rPr>
          <w:t xml:space="preserve"> </w:t>
        </w:r>
      </w:ins>
      <w:ins w:id="77" w:author="Gabriel Nakamura" w:date="2023-06-13T14:24:00Z">
        <w:r w:rsidR="00FD317A" w:rsidRPr="00610E2B">
          <w:rPr>
            <w:rFonts w:ascii="Times New Roman" w:hAnsi="Times New Roman"/>
            <w:lang w:val="en-US"/>
          </w:rPr>
          <w:t>The zoogeographical</w:t>
        </w:r>
      </w:ins>
      <w:ins w:id="78" w:author="Gabriel Nakamura" w:date="2023-06-08T10:30:00Z">
        <w:r w:rsidR="008433F4" w:rsidRPr="00610E2B">
          <w:rPr>
            <w:rFonts w:ascii="Times New Roman" w:hAnsi="Times New Roman"/>
            <w:lang w:val="en-US"/>
          </w:rPr>
          <w:t xml:space="preserve"> division of the world</w:t>
        </w:r>
      </w:ins>
      <w:r w:rsidR="00610E2B">
        <w:rPr>
          <w:rFonts w:ascii="Times New Roman" w:hAnsi="Times New Roman"/>
          <w:lang w:val="en-US"/>
        </w:rPr>
        <w:fldChar w:fldCharType="begin"/>
      </w:r>
      <w:r w:rsidR="00384864">
        <w:rPr>
          <w:rFonts w:ascii="Times New Roman" w:hAnsi="Times New Roman"/>
          <w:lang w:val="en-US"/>
        </w:rPr>
        <w:instrText xml:space="preserve"> ADDIN ZOTERO_ITEM CSL_CITATION {"citationID":"wuG7pJta","properties":{"formattedCitation":"\\super 4\\nosupersub{}","plainCitation":"4","noteIndex":0},"citationItems":[{"id":4305,"uris":["http://zotero.org/users/9795555/items/5QCQ5FB2"],"itemData":{"id":4305,"type":"book","abstract":"Alfred Russel Wallace (1823–1913) was a British biologist and explorer whose theories of evolution, arrived at independently, caused Darwin to allow their famous joint paper to go forward to the Linnean Society in 1858. Considered the nineteenth century's leading expert on the geographical distribution of animals, Wallace carried out extensive fieldwork in areas as diverse as North and South America, Africa, China, India and Australia to document the habitats, breeding, migration and feeding behaviour of thousands of species around the world, and the influence of environmental conditions on their survival. First published in 1876, this two-volume set presents Wallace's findings, and represents a landmark in the study of zoology, evolutionary biology and palaeontology which remains relevant to scholars in these fields today. Volume 1 focuses on the classification of species, migration processes, factors influencing extinction, and the characteristics of a range of zoological regions worldwide.","edition":"1","ISBN":"978-1-108-03784-6","note":"DOI: 10.1017/CBO9781139097109","publisher":"Cambridge University Press","source":"DOI.org (Crossref)","title":"The Geographical Distribution of Animals: With a Study of the Relations of Living and Extinct Faunas as Elucidating the Past Changes of the Earth's Surface","title-short":"The Geographical Distribution of Animals","URL":"https://www.cambridge.org/core/product/identifier/9781139097109/type/book","author":[{"family":"Wallace","given":"Alfred Russel"}],"accessed":{"date-parts":[["2023",6,13]]},"issued":{"date-parts":[["2011",11,3]]}}}],"schema":"https://github.com/citation-style-language/schema/raw/master/csl-citation.json"} </w:instrText>
      </w:r>
      <w:r w:rsidR="00610E2B">
        <w:rPr>
          <w:rFonts w:ascii="Times New Roman" w:hAnsi="Times New Roman"/>
          <w:lang w:val="en-US"/>
        </w:rPr>
        <w:fldChar w:fldCharType="separate"/>
      </w:r>
      <w:r w:rsidR="00384864" w:rsidRPr="00384864">
        <w:rPr>
          <w:rFonts w:ascii="Times New Roman" w:hAnsi="Times New Roman" w:cs="Times New Roman"/>
          <w:vertAlign w:val="superscript"/>
        </w:rPr>
        <w:t>4</w:t>
      </w:r>
      <w:r w:rsidR="00610E2B">
        <w:rPr>
          <w:rFonts w:ascii="Times New Roman" w:hAnsi="Times New Roman"/>
          <w:lang w:val="en-US"/>
        </w:rPr>
        <w:fldChar w:fldCharType="end"/>
      </w:r>
      <w:ins w:id="79" w:author="Gabriel Nakamura" w:date="2023-06-08T10:30:00Z">
        <w:r w:rsidR="008433F4" w:rsidRPr="00610E2B">
          <w:rPr>
            <w:rFonts w:ascii="Times New Roman" w:hAnsi="Times New Roman"/>
            <w:lang w:val="en-US"/>
          </w:rPr>
          <w:t xml:space="preserve"> also carr</w:t>
        </w:r>
      </w:ins>
      <w:ins w:id="80" w:author="Gabriel Nakamura" w:date="2023-06-08T11:46:00Z">
        <w:r w:rsidR="0009316D" w:rsidRPr="00610E2B">
          <w:rPr>
            <w:rFonts w:ascii="Times New Roman" w:hAnsi="Times New Roman"/>
            <w:lang w:val="en-US"/>
          </w:rPr>
          <w:t>ied</w:t>
        </w:r>
      </w:ins>
      <w:ins w:id="81" w:author="Gabriel Nakamura" w:date="2023-06-08T10:30:00Z">
        <w:r w:rsidR="008433F4" w:rsidRPr="00610E2B">
          <w:rPr>
            <w:rFonts w:ascii="Times New Roman" w:hAnsi="Times New Roman"/>
            <w:lang w:val="en-US"/>
          </w:rPr>
          <w:t xml:space="preserve"> imprints of biases, with the Neotropics and </w:t>
        </w:r>
        <w:proofErr w:type="spellStart"/>
        <w:r w:rsidR="008433F4" w:rsidRPr="00610E2B">
          <w:rPr>
            <w:rFonts w:ascii="Times New Roman" w:hAnsi="Times New Roman"/>
            <w:lang w:val="en-US"/>
          </w:rPr>
          <w:t>Afrotro</w:t>
        </w:r>
      </w:ins>
      <w:ins w:id="82" w:author="Gabriel Nakamura" w:date="2023-06-08T10:31:00Z">
        <w:r w:rsidR="008433F4" w:rsidRPr="00610E2B">
          <w:rPr>
            <w:rFonts w:ascii="Times New Roman" w:hAnsi="Times New Roman"/>
            <w:lang w:val="en-US"/>
          </w:rPr>
          <w:t>pics</w:t>
        </w:r>
        <w:proofErr w:type="spellEnd"/>
        <w:r w:rsidR="008433F4" w:rsidRPr="00610E2B">
          <w:rPr>
            <w:rFonts w:ascii="Times New Roman" w:hAnsi="Times New Roman"/>
            <w:lang w:val="en-US"/>
          </w:rPr>
          <w:t xml:space="preserve"> showing disproportional mentions in the titles of the studies analyzed here</w:t>
        </w:r>
      </w:ins>
      <w:ins w:id="83" w:author="Gabriel Nakamura" w:date="2023-06-13T15:17:00Z">
        <w:r w:rsidR="00EB4473" w:rsidRPr="00610E2B">
          <w:rPr>
            <w:rFonts w:ascii="Times New Roman" w:hAnsi="Times New Roman"/>
            <w:lang w:val="en-US"/>
          </w:rPr>
          <w:t xml:space="preserve"> (</w:t>
        </w:r>
      </w:ins>
      <w:ins w:id="84" w:author="Gabriel Nakamura" w:date="2023-06-13T15:18:00Z">
        <w:r w:rsidR="00D66FFB" w:rsidRPr="00610E2B">
          <w:rPr>
            <w:rFonts w:ascii="Times New Roman" w:hAnsi="Times New Roman" w:cs="Times New Roman"/>
            <w:lang w:val="en-US"/>
            <w:rPrChange w:id="85" w:author="Gabriel Nakamura" w:date="2023-06-13T15:23:00Z">
              <w:rPr>
                <w:rFonts w:ascii="Times New Roman" w:hAnsi="Times New Roman" w:cs="Times New Roman"/>
              </w:rPr>
            </w:rPrChange>
          </w:rPr>
          <w:t>with 5</w:t>
        </w:r>
      </w:ins>
      <w:ins w:id="86" w:author="Gabriel Nakamura" w:date="2023-06-13T15:35:00Z">
        <w:r w:rsidR="0034588F">
          <w:rPr>
            <w:rFonts w:ascii="Times New Roman" w:hAnsi="Times New Roman" w:cs="Times New Roman"/>
            <w:lang w:val="en-US"/>
          </w:rPr>
          <w:t>1</w:t>
        </w:r>
      </w:ins>
      <w:ins w:id="87" w:author="Gabriel Nakamura" w:date="2023-06-13T15:18:00Z">
        <w:r w:rsidR="00D66FFB" w:rsidRPr="00610E2B">
          <w:rPr>
            <w:rFonts w:ascii="Times New Roman" w:hAnsi="Times New Roman" w:cs="Times New Roman"/>
            <w:lang w:val="en-US"/>
            <w:rPrChange w:id="88" w:author="Gabriel Nakamura" w:date="2023-06-13T15:23:00Z">
              <w:rPr>
                <w:rFonts w:ascii="Times New Roman" w:hAnsi="Times New Roman" w:cs="Times New Roman"/>
              </w:rPr>
            </w:rPrChange>
          </w:rPr>
          <w:t xml:space="preserve"> and 2 mentions</w:t>
        </w:r>
      </w:ins>
      <w:ins w:id="89" w:author="Gabriel Nakamura" w:date="2023-06-13T15:19:00Z">
        <w:r w:rsidR="009966E9" w:rsidRPr="00610E2B">
          <w:rPr>
            <w:rFonts w:ascii="Times New Roman" w:hAnsi="Times New Roman" w:cs="Times New Roman"/>
            <w:lang w:val="en-US"/>
            <w:rPrChange w:id="90" w:author="Gabriel Nakamura" w:date="2023-06-13T15:23:00Z">
              <w:rPr>
                <w:rFonts w:ascii="Times New Roman" w:hAnsi="Times New Roman" w:cs="Times New Roman"/>
              </w:rPr>
            </w:rPrChange>
          </w:rPr>
          <w:t>, respectively</w:t>
        </w:r>
      </w:ins>
      <w:ins w:id="91" w:author="Gabriel Nakamura" w:date="2023-06-13T15:17:00Z">
        <w:r w:rsidR="00EB4473" w:rsidRPr="00610E2B">
          <w:rPr>
            <w:rFonts w:ascii="Times New Roman" w:hAnsi="Times New Roman"/>
            <w:lang w:val="en-US"/>
          </w:rPr>
          <w:t>)</w:t>
        </w:r>
      </w:ins>
      <w:ins w:id="92" w:author="Gabriel Nakamura" w:date="2023-06-08T10:32:00Z">
        <w:r w:rsidR="008433F4" w:rsidRPr="00610E2B">
          <w:rPr>
            <w:rFonts w:ascii="Times New Roman" w:hAnsi="Times New Roman"/>
            <w:lang w:val="en-US"/>
          </w:rPr>
          <w:t xml:space="preserve">, evidencing </w:t>
        </w:r>
      </w:ins>
      <w:ins w:id="93" w:author="Gabriel Nakamura" w:date="2023-06-08T10:34:00Z">
        <w:r w:rsidR="008433F4" w:rsidRPr="00610E2B">
          <w:rPr>
            <w:rFonts w:ascii="Times New Roman" w:hAnsi="Times New Roman"/>
            <w:lang w:val="en-US"/>
          </w:rPr>
          <w:t xml:space="preserve">a global </w:t>
        </w:r>
      </w:ins>
      <w:ins w:id="94" w:author="Gabriel Nakamura" w:date="2023-06-08T10:35:00Z">
        <w:r w:rsidR="008433F4" w:rsidRPr="00610E2B">
          <w:rPr>
            <w:rFonts w:ascii="Times New Roman" w:hAnsi="Times New Roman"/>
            <w:lang w:val="en-US"/>
          </w:rPr>
          <w:t>demarcation</w:t>
        </w:r>
      </w:ins>
      <w:ins w:id="95" w:author="Gabriel Nakamura" w:date="2023-06-08T10:34:00Z">
        <w:r w:rsidR="008433F4" w:rsidRPr="00610E2B">
          <w:rPr>
            <w:rFonts w:ascii="Times New Roman" w:hAnsi="Times New Roman"/>
            <w:lang w:val="en-US"/>
          </w:rPr>
          <w:t xml:space="preserve"> </w:t>
        </w:r>
      </w:ins>
      <w:ins w:id="96" w:author="Gabriel Nakamura" w:date="2023-06-08T10:32:00Z">
        <w:r w:rsidR="008433F4" w:rsidRPr="00610E2B">
          <w:rPr>
            <w:rFonts w:ascii="Times New Roman" w:hAnsi="Times New Roman"/>
            <w:lang w:val="en-US"/>
          </w:rPr>
          <w:t>also reflect</w:t>
        </w:r>
      </w:ins>
      <w:ins w:id="97" w:author="Gabriel Nakamura" w:date="2023-06-08T10:33:00Z">
        <w:r w:rsidR="008433F4" w:rsidRPr="00610E2B">
          <w:rPr>
            <w:rFonts w:ascii="Times New Roman" w:hAnsi="Times New Roman"/>
            <w:lang w:val="en-US"/>
          </w:rPr>
          <w:t>ed in natural boundaries</w:t>
        </w:r>
      </w:ins>
      <w:del w:id="98" w:author="Gabriel Nakamura" w:date="2023-06-13T15:19:00Z">
        <w:r w:rsidRPr="00610E2B" w:rsidDel="009966E9">
          <w:rPr>
            <w:rFonts w:ascii="Times New Roman" w:hAnsi="Times New Roman"/>
            <w:lang w:val="en-US"/>
          </w:rPr>
          <w:delText>)</w:delText>
        </w:r>
      </w:del>
      <w:del w:id="99" w:author="Gabriel Nakamura" w:date="2023-06-05T16:54:00Z">
        <w:r w:rsidRPr="00610E2B" w:rsidDel="001A52E7">
          <w:rPr>
            <w:rFonts w:ascii="Times New Roman" w:hAnsi="Times New Roman"/>
            <w:lang w:val="en-US"/>
          </w:rPr>
          <w:delText xml:space="preserve"> in the titles of studies for different regions of the world (Figure 1A)</w:delText>
        </w:r>
        <w:r w:rsidRPr="00610E2B" w:rsidDel="001A52E7">
          <w:rPr>
            <w:rFonts w:ascii="Times New Roman" w:hAnsi="Times New Roman"/>
            <w:vertAlign w:val="superscript"/>
            <w:lang w:val="en-US"/>
            <w:rPrChange w:id="100" w:author="Gabriel Nakamura" w:date="2023-06-13T15:23:00Z">
              <w:rPr>
                <w:rFonts w:ascii="Times New Roman" w:hAnsi="Times New Roman"/>
                <w:vertAlign w:val="superscript"/>
              </w:rPr>
            </w:rPrChange>
          </w:rPr>
          <w:delText>3</w:delText>
        </w:r>
      </w:del>
      <w:r w:rsidRPr="00610E2B">
        <w:rPr>
          <w:rFonts w:ascii="Times New Roman" w:hAnsi="Times New Roman"/>
          <w:lang w:val="en-US"/>
          <w:rPrChange w:id="101" w:author="Gabriel Nakamura" w:date="2023-06-13T15:23:00Z">
            <w:rPr>
              <w:rFonts w:ascii="Times New Roman" w:hAnsi="Times New Roman"/>
            </w:rPr>
          </w:rPrChange>
        </w:rPr>
        <w:t>.</w:t>
      </w:r>
    </w:p>
    <w:p w14:paraId="1AC9E4C8" w14:textId="7A930685" w:rsidR="00A06950" w:rsidRPr="00E834F0" w:rsidRDefault="005C4229">
      <w:pPr>
        <w:pStyle w:val="Body"/>
        <w:spacing w:line="480" w:lineRule="auto"/>
        <w:ind w:firstLine="720"/>
        <w:rPr>
          <w:rFonts w:ascii="Times New Roman" w:eastAsia="Times New Roman" w:hAnsi="Times New Roman" w:cs="Times New Roman"/>
          <w:lang w:val="en-US"/>
          <w:rPrChange w:id="102" w:author="Gabriel Nakamura" w:date="2023-05-18T12:47:00Z">
            <w:rPr>
              <w:rFonts w:ascii="Times New Roman" w:eastAsia="Times New Roman" w:hAnsi="Times New Roman" w:cs="Times New Roman"/>
            </w:rPr>
          </w:rPrChange>
        </w:rPr>
      </w:pPr>
      <w:del w:id="103" w:author="Gabriel Nakamura" w:date="2023-06-07T14:36:00Z">
        <w:r w:rsidRPr="00E834F0" w:rsidDel="009F64BE">
          <w:rPr>
            <w:rFonts w:ascii="Times New Roman" w:eastAsia="Times New Roman" w:hAnsi="Times New Roman" w:cs="Times New Roman"/>
            <w:noProof/>
            <w:lang w:val="en-US"/>
            <w:rPrChange w:id="104" w:author="Gabriel Nakamura" w:date="2023-05-18T12:47:00Z">
              <w:rPr>
                <w:rFonts w:ascii="Times New Roman" w:eastAsia="Times New Roman" w:hAnsi="Times New Roman" w:cs="Times New Roman"/>
                <w:noProof/>
              </w:rPr>
            </w:rPrChange>
          </w:rPr>
          <w:lastRenderedPageBreak/>
          <w:drawing>
            <wp:inline distT="0" distB="0" distL="0" distR="0" wp14:anchorId="1AC9E500" wp14:editId="3F3FBE5B">
              <wp:extent cx="5943600" cy="7132320"/>
              <wp:effectExtent l="0" t="0" r="0" b="0"/>
              <wp:docPr id="1073741825" name="officeArt object" descr="Picture 6"/>
              <wp:cNvGraphicFramePr/>
              <a:graphic xmlns:a="http://schemas.openxmlformats.org/drawingml/2006/main">
                <a:graphicData uri="http://schemas.openxmlformats.org/drawingml/2006/picture">
                  <pic:pic xmlns:pic="http://schemas.openxmlformats.org/drawingml/2006/picture">
                    <pic:nvPicPr>
                      <pic:cNvPr id="1073741825" name="Picture 6" descr="Picture 6"/>
                      <pic:cNvPicPr>
                        <a:picLocks noChangeAspect="1"/>
                      </pic:cNvPicPr>
                    </pic:nvPicPr>
                    <pic:blipFill>
                      <a:blip r:embed="rId9"/>
                      <a:stretch>
                        <a:fillRect/>
                      </a:stretch>
                    </pic:blipFill>
                    <pic:spPr>
                      <a:xfrm>
                        <a:off x="0" y="0"/>
                        <a:ext cx="5943600" cy="7132320"/>
                      </a:xfrm>
                      <a:prstGeom prst="rect">
                        <a:avLst/>
                      </a:prstGeom>
                      <a:ln w="12700" cap="flat">
                        <a:noFill/>
                        <a:miter lim="400000"/>
                      </a:ln>
                      <a:effectLst/>
                    </pic:spPr>
                  </pic:pic>
                </a:graphicData>
              </a:graphic>
            </wp:inline>
          </w:drawing>
        </w:r>
      </w:del>
      <w:ins w:id="105" w:author="Gabriel Nakamura" w:date="2023-06-07T14:36:00Z">
        <w:r w:rsidR="009F64BE">
          <w:rPr>
            <w:rFonts w:ascii="Times New Roman" w:eastAsia="Times New Roman" w:hAnsi="Times New Roman" w:cs="Times New Roman"/>
            <w:noProof/>
            <w:lang w:val="en-US"/>
            <w14:textOutline w14:w="0" w14:cap="rnd" w14:cmpd="sng" w14:algn="ctr">
              <w14:noFill/>
              <w14:prstDash w14:val="solid"/>
              <w14:bevel/>
            </w14:textOutline>
          </w:rPr>
          <w:drawing>
            <wp:inline distT="0" distB="0" distL="0" distR="0" wp14:anchorId="756E22BC" wp14:editId="1EC4886C">
              <wp:extent cx="6790099" cy="5432079"/>
              <wp:effectExtent l="0" t="0" r="0" b="3810"/>
              <wp:docPr id="752505011" name="Picture 1" descr="A screenshot of a cell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05011" name="Picture 1" descr="A screenshot of a cell pho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93643" cy="5434914"/>
                      </a:xfrm>
                      <a:prstGeom prst="rect">
                        <a:avLst/>
                      </a:prstGeom>
                    </pic:spPr>
                  </pic:pic>
                </a:graphicData>
              </a:graphic>
            </wp:inline>
          </w:drawing>
        </w:r>
      </w:ins>
    </w:p>
    <w:p w14:paraId="1AC9E4C9" w14:textId="7A7359B1" w:rsidR="00A06950" w:rsidRPr="00CB7643"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Change w:id="106" w:author="Gabriel Nakamura" w:date="2023-05-18T12:47:00Z">
            <w:rPr>
              <w:rFonts w:ascii="Times New Roman" w:hAnsi="Times New Roman"/>
              <w:lang w:val="it-IT"/>
            </w:rPr>
          </w:rPrChange>
        </w:rPr>
        <w:t xml:space="preserve">Figure 1: </w:t>
      </w:r>
      <w:commentRangeStart w:id="107"/>
      <w:del w:id="108" w:author="Gabriel Nakamura" w:date="2023-05-18T11:50:00Z">
        <w:r w:rsidRPr="00E834F0" w:rsidDel="001E173A">
          <w:rPr>
            <w:rFonts w:ascii="Times New Roman" w:hAnsi="Times New Roman"/>
            <w:lang w:val="en-US"/>
            <w:rPrChange w:id="109" w:author="Gabriel Nakamura" w:date="2023-05-18T12:47:00Z">
              <w:rPr>
                <w:rFonts w:ascii="Times New Roman" w:hAnsi="Times New Roman"/>
                <w:lang w:val="ru-RU"/>
              </w:rPr>
            </w:rPrChange>
          </w:rPr>
          <w:delText>A-</w:delText>
        </w:r>
      </w:del>
      <w:r w:rsidRPr="00E834F0">
        <w:rPr>
          <w:rFonts w:ascii="Times New Roman" w:hAnsi="Times New Roman"/>
          <w:lang w:val="en-US"/>
          <w:rPrChange w:id="110" w:author="Gabriel Nakamura" w:date="2023-05-18T12:47:00Z">
            <w:rPr>
              <w:rFonts w:ascii="Times New Roman" w:hAnsi="Times New Roman"/>
              <w:lang w:val="ru-RU"/>
            </w:rPr>
          </w:rPrChange>
        </w:rPr>
        <w:t xml:space="preserve"> </w:t>
      </w:r>
      <w:commentRangeEnd w:id="107"/>
      <w:r w:rsidRPr="00E834F0">
        <w:rPr>
          <w:lang w:val="en-US"/>
          <w:rPrChange w:id="111" w:author="Gabriel Nakamura" w:date="2023-05-18T12:47:00Z">
            <w:rPr/>
          </w:rPrChange>
        </w:rPr>
        <w:commentReference w:id="107"/>
      </w:r>
      <w:r w:rsidRPr="00E834F0">
        <w:rPr>
          <w:rFonts w:ascii="Times New Roman" w:hAnsi="Times New Roman"/>
          <w:lang w:val="en-US"/>
        </w:rPr>
        <w:t xml:space="preserve">Map showing the number of times country names appeared in the article titles produced by each region (A). For all figures, we used data from the top 1000 </w:t>
      </w:r>
      <w:del w:id="112" w:author="Gabriel Nakamura" w:date="2023-05-18T12:35:00Z">
        <w:r w:rsidRPr="00E834F0" w:rsidDel="00327FD3">
          <w:rPr>
            <w:rFonts w:ascii="Times New Roman" w:hAnsi="Times New Roman"/>
            <w:lang w:val="en-US"/>
          </w:rPr>
          <w:delText xml:space="preserve">cited single-author </w:delText>
        </w:r>
      </w:del>
      <w:r w:rsidRPr="00E834F0">
        <w:rPr>
          <w:rFonts w:ascii="Times New Roman" w:hAnsi="Times New Roman"/>
          <w:lang w:val="en-US"/>
        </w:rPr>
        <w:t xml:space="preserve">articles in high-ranked Ecology and Evolution journals for each world region (see supplementary material for a complete list of journals). World region was defined accordingly to the World Bank classification of the countries. </w:t>
      </w:r>
      <w:del w:id="113" w:author="Gabriel Nakamura" w:date="2023-06-07T14:40:00Z">
        <w:r w:rsidRPr="00E834F0" w:rsidDel="00722BF2">
          <w:rPr>
            <w:rFonts w:ascii="Times New Roman" w:hAnsi="Times New Roman"/>
            <w:lang w:val="en-US"/>
          </w:rPr>
          <w:delText>Bar plots (B-D)</w:delText>
        </w:r>
      </w:del>
      <w:ins w:id="114" w:author="Gabriel Nakamura" w:date="2023-06-07T14:40:00Z">
        <w:r w:rsidR="00722BF2">
          <w:rPr>
            <w:rFonts w:ascii="Times New Roman" w:hAnsi="Times New Roman"/>
            <w:lang w:val="en-US"/>
          </w:rPr>
          <w:t>Violin charts</w:t>
        </w:r>
      </w:ins>
      <w:r w:rsidRPr="00E834F0">
        <w:rPr>
          <w:rFonts w:ascii="Times New Roman" w:hAnsi="Times New Roman"/>
          <w:lang w:val="en-US"/>
        </w:rPr>
        <w:t xml:space="preserve"> represent the </w:t>
      </w:r>
      <w:del w:id="115" w:author="Gabriel Nakamura" w:date="2023-06-07T14:40:00Z">
        <w:r w:rsidRPr="00E834F0" w:rsidDel="00722BF2">
          <w:rPr>
            <w:rFonts w:ascii="Times New Roman" w:hAnsi="Times New Roman"/>
            <w:lang w:val="en-US"/>
          </w:rPr>
          <w:delText xml:space="preserve">proportion </w:delText>
        </w:r>
      </w:del>
      <w:ins w:id="116" w:author="Gabriel Nakamura" w:date="2023-06-07T14:40:00Z">
        <w:r w:rsidR="00722BF2">
          <w:rPr>
            <w:rFonts w:ascii="Times New Roman" w:hAnsi="Times New Roman"/>
            <w:lang w:val="en-US"/>
          </w:rPr>
          <w:t>rarefied values</w:t>
        </w:r>
      </w:ins>
      <w:ins w:id="117" w:author="Gabriel Nakamura" w:date="2023-06-08T11:45:00Z">
        <w:r w:rsidR="00827F63">
          <w:rPr>
            <w:rFonts w:ascii="Times New Roman" w:hAnsi="Times New Roman"/>
            <w:lang w:val="en-US"/>
          </w:rPr>
          <w:t xml:space="preserve"> (based on 1000 samples)</w:t>
        </w:r>
      </w:ins>
      <w:ins w:id="118" w:author="Gabriel Nakamura" w:date="2023-06-07T14:40:00Z">
        <w:r w:rsidR="00722BF2" w:rsidRPr="00E834F0">
          <w:rPr>
            <w:rFonts w:ascii="Times New Roman" w:hAnsi="Times New Roman"/>
            <w:lang w:val="en-US"/>
          </w:rPr>
          <w:t xml:space="preserve"> </w:t>
        </w:r>
      </w:ins>
      <w:r w:rsidRPr="00E834F0">
        <w:rPr>
          <w:rFonts w:ascii="Times New Roman" w:hAnsi="Times New Roman"/>
          <w:lang w:val="en-US"/>
        </w:rPr>
        <w:t xml:space="preserve">of the number of times articles published in each region </w:t>
      </w:r>
      <w:del w:id="119" w:author="Gabriel Nakamura" w:date="2023-06-07T14:40:00Z">
        <w:r w:rsidRPr="00E834F0" w:rsidDel="00722BF2">
          <w:rPr>
            <w:rFonts w:ascii="Times New Roman" w:hAnsi="Times New Roman"/>
            <w:lang w:val="en-US"/>
          </w:rPr>
          <w:delText xml:space="preserve">that </w:delText>
        </w:r>
      </w:del>
      <w:r w:rsidRPr="00E834F0">
        <w:rPr>
          <w:rFonts w:ascii="Times New Roman" w:hAnsi="Times New Roman"/>
          <w:lang w:val="en-US"/>
        </w:rPr>
        <w:t xml:space="preserve">were cited in articles published by authors affiliated with institutions </w:t>
      </w:r>
      <w:del w:id="120" w:author="Gabriel Nakamura" w:date="2023-06-07T14:40:00Z">
        <w:r w:rsidRPr="00E834F0" w:rsidDel="00722BF2">
          <w:rPr>
            <w:rFonts w:ascii="Times New Roman" w:hAnsi="Times New Roman"/>
            <w:lang w:val="en-US"/>
          </w:rPr>
          <w:delText xml:space="preserve">in (B) – United States of America and Canada, (C) – </w:delText>
        </w:r>
        <w:r w:rsidRPr="00E834F0" w:rsidDel="00722BF2">
          <w:rPr>
            <w:rFonts w:ascii="Times New Roman" w:hAnsi="Times New Roman"/>
            <w:lang w:val="en-US"/>
            <w:rPrChange w:id="121" w:author="Gabriel Nakamura" w:date="2023-05-18T12:47:00Z">
              <w:rPr>
                <w:rFonts w:ascii="Times New Roman" w:hAnsi="Times New Roman"/>
                <w:lang w:val="it-IT"/>
              </w:rPr>
            </w:rPrChange>
          </w:rPr>
          <w:delText xml:space="preserve">Latin America, (D) </w:delText>
        </w:r>
        <w:r w:rsidRPr="00E834F0" w:rsidDel="00722BF2">
          <w:rPr>
            <w:rFonts w:ascii="Times New Roman" w:hAnsi="Times New Roman"/>
            <w:lang w:val="en-US"/>
          </w:rPr>
          <w:delText xml:space="preserve">– Europe, and (E) – East </w:delText>
        </w:r>
      </w:del>
      <w:ins w:id="122" w:author="Gabriel Nakamura" w:date="2023-06-13T14:25:00Z">
        <w:r w:rsidR="00FD317A">
          <w:rPr>
            <w:rFonts w:ascii="Times New Roman" w:hAnsi="Times New Roman"/>
            <w:lang w:val="en-US"/>
          </w:rPr>
          <w:t xml:space="preserve">in </w:t>
        </w:r>
      </w:ins>
      <w:del w:id="123" w:author="Gabriel Nakamura" w:date="2023-06-07T14:40:00Z">
        <w:r w:rsidRPr="00E834F0" w:rsidDel="00722BF2">
          <w:rPr>
            <w:rFonts w:ascii="Times New Roman" w:hAnsi="Times New Roman"/>
            <w:lang w:val="en-US"/>
          </w:rPr>
          <w:delText>Asia</w:delText>
        </w:r>
      </w:del>
      <w:ins w:id="124" w:author="Gabriel Nakamura" w:date="2023-06-07T14:40:00Z">
        <w:r w:rsidR="00722BF2">
          <w:rPr>
            <w:rFonts w:ascii="Times New Roman" w:hAnsi="Times New Roman"/>
            <w:lang w:val="en-US"/>
          </w:rPr>
          <w:t>different co</w:t>
        </w:r>
      </w:ins>
      <w:ins w:id="125" w:author="Gabriel Nakamura" w:date="2023-06-07T14:41:00Z">
        <w:r w:rsidR="00722BF2">
          <w:rPr>
            <w:rFonts w:ascii="Times New Roman" w:hAnsi="Times New Roman"/>
            <w:lang w:val="en-US"/>
          </w:rPr>
          <w:t>untries</w:t>
        </w:r>
      </w:ins>
      <w:del w:id="126" w:author="Gabriel Nakamura" w:date="2023-06-07T14:41:00Z">
        <w:r w:rsidRPr="00E834F0" w:rsidDel="00722BF2">
          <w:rPr>
            <w:rFonts w:ascii="Times New Roman" w:hAnsi="Times New Roman"/>
            <w:lang w:val="en-US"/>
          </w:rPr>
          <w:delText>,</w:delText>
        </w:r>
      </w:del>
      <w:r w:rsidRPr="00E834F0">
        <w:rPr>
          <w:rFonts w:ascii="Times New Roman" w:hAnsi="Times New Roman"/>
          <w:lang w:val="en-US"/>
        </w:rPr>
        <w:t xml:space="preserve"> </w:t>
      </w:r>
      <w:ins w:id="127" w:author="Gabriel Nakamura" w:date="2023-06-07T14:41:00Z">
        <w:r w:rsidR="00722BF2">
          <w:rPr>
            <w:rFonts w:ascii="Times New Roman" w:hAnsi="Times New Roman"/>
            <w:lang w:val="en-US"/>
          </w:rPr>
          <w:t>(</w:t>
        </w:r>
      </w:ins>
      <w:r w:rsidRPr="00E834F0">
        <w:rPr>
          <w:rFonts w:ascii="Times New Roman" w:hAnsi="Times New Roman"/>
          <w:lang w:val="en-US"/>
        </w:rPr>
        <w:t>from 1945 to 2023</w:t>
      </w:r>
      <w:ins w:id="128" w:author="Gabriel Nakamura" w:date="2023-06-07T14:41:00Z">
        <w:r w:rsidR="00722BF2">
          <w:rPr>
            <w:rFonts w:ascii="Times New Roman" w:hAnsi="Times New Roman"/>
            <w:lang w:val="en-US"/>
          </w:rPr>
          <w:t>)</w:t>
        </w:r>
      </w:ins>
      <w:r w:rsidRPr="00E834F0">
        <w:rPr>
          <w:rFonts w:ascii="Times New Roman" w:hAnsi="Times New Roman"/>
          <w:lang w:val="en-US"/>
        </w:rPr>
        <w:t xml:space="preserve">. On the </w:t>
      </w:r>
      <w:del w:id="129" w:author="Gabriel Nakamura" w:date="2023-06-07T14:41:00Z">
        <w:r w:rsidRPr="00E834F0" w:rsidDel="00722BF2">
          <w:rPr>
            <w:rFonts w:ascii="Times New Roman" w:hAnsi="Times New Roman"/>
            <w:lang w:val="en-US"/>
          </w:rPr>
          <w:delText xml:space="preserve">top </w:delText>
        </w:r>
      </w:del>
      <w:ins w:id="130" w:author="Gabriel Nakamura" w:date="2023-06-07T14:41:00Z">
        <w:r w:rsidR="00722BF2">
          <w:rPr>
            <w:rFonts w:ascii="Times New Roman" w:hAnsi="Times New Roman"/>
            <w:lang w:val="en-US"/>
          </w:rPr>
          <w:t>bottom</w:t>
        </w:r>
        <w:r w:rsidR="00722BF2" w:rsidRPr="00E834F0">
          <w:rPr>
            <w:rFonts w:ascii="Times New Roman" w:hAnsi="Times New Roman"/>
            <w:lang w:val="en-US"/>
          </w:rPr>
          <w:t xml:space="preserve"> </w:t>
        </w:r>
      </w:ins>
      <w:r w:rsidRPr="00E834F0">
        <w:rPr>
          <w:rFonts w:ascii="Times New Roman" w:hAnsi="Times New Roman"/>
          <w:lang w:val="en-US"/>
        </w:rPr>
        <w:lastRenderedPageBreak/>
        <w:t xml:space="preserve">right of each </w:t>
      </w:r>
      <w:del w:id="131" w:author="Gabriel Nakamura" w:date="2023-06-07T14:41:00Z">
        <w:r w:rsidRPr="00E834F0" w:rsidDel="00722BF2">
          <w:rPr>
            <w:rFonts w:ascii="Times New Roman" w:hAnsi="Times New Roman"/>
            <w:lang w:val="en-US"/>
          </w:rPr>
          <w:delText xml:space="preserve">bar </w:delText>
        </w:r>
      </w:del>
      <w:ins w:id="132" w:author="Gabriel Nakamura" w:date="2023-06-07T14:41:00Z">
        <w:r w:rsidR="00722BF2">
          <w:rPr>
            <w:rFonts w:ascii="Times New Roman" w:hAnsi="Times New Roman"/>
            <w:lang w:val="en-US"/>
          </w:rPr>
          <w:t>violin</w:t>
        </w:r>
        <w:r w:rsidR="00722BF2" w:rsidRPr="00E834F0">
          <w:rPr>
            <w:rFonts w:ascii="Times New Roman" w:hAnsi="Times New Roman"/>
            <w:lang w:val="en-US"/>
          </w:rPr>
          <w:t xml:space="preserve"> </w:t>
        </w:r>
      </w:ins>
      <w:del w:id="133" w:author="Gabriel Nakamura" w:date="2023-06-07T14:41:00Z">
        <w:r w:rsidRPr="00E834F0" w:rsidDel="00722BF2">
          <w:rPr>
            <w:rFonts w:ascii="Times New Roman" w:hAnsi="Times New Roman"/>
            <w:lang w:val="en-US"/>
          </w:rPr>
          <w:delText xml:space="preserve">plot </w:delText>
        </w:r>
      </w:del>
      <w:ins w:id="134" w:author="Gabriel Nakamura" w:date="2023-06-07T14:41:00Z">
        <w:r w:rsidR="00722BF2">
          <w:rPr>
            <w:rFonts w:ascii="Times New Roman" w:hAnsi="Times New Roman"/>
            <w:lang w:val="en-US"/>
          </w:rPr>
          <w:t>chart</w:t>
        </w:r>
        <w:r w:rsidR="00722BF2" w:rsidRPr="00E834F0">
          <w:rPr>
            <w:rFonts w:ascii="Times New Roman" w:hAnsi="Times New Roman"/>
            <w:lang w:val="en-US"/>
          </w:rPr>
          <w:t xml:space="preserve"> </w:t>
        </w:r>
      </w:ins>
      <w:r w:rsidRPr="00E834F0">
        <w:rPr>
          <w:rFonts w:ascii="Times New Roman" w:hAnsi="Times New Roman"/>
          <w:lang w:val="en-US"/>
        </w:rPr>
        <w:t xml:space="preserve">is the </w:t>
      </w:r>
      <w:proofErr w:type="spellStart"/>
      <w:r w:rsidRPr="00E834F0">
        <w:rPr>
          <w:rFonts w:ascii="Times New Roman" w:hAnsi="Times New Roman"/>
          <w:lang w:val="en-US"/>
        </w:rPr>
        <w:t>Pielou</w:t>
      </w:r>
      <w:proofErr w:type="spellEnd"/>
      <w:r w:rsidRPr="00E834F0">
        <w:rPr>
          <w:rFonts w:ascii="Times New Roman" w:hAnsi="Times New Roman"/>
          <w:lang w:val="en-US"/>
        </w:rPr>
        <w:t xml:space="preserve"> evenness index; the lower the value, </w:t>
      </w:r>
      <w:commentRangeStart w:id="135"/>
      <w:r w:rsidRPr="00E834F0">
        <w:rPr>
          <w:rFonts w:ascii="Times New Roman" w:hAnsi="Times New Roman"/>
          <w:lang w:val="en-US"/>
        </w:rPr>
        <w:t xml:space="preserve">the more biased </w:t>
      </w:r>
      <w:ins w:id="136" w:author="Gabriel Nakamura" w:date="2023-05-18T11:51:00Z">
        <w:r w:rsidR="001E173A" w:rsidRPr="00E834F0">
          <w:rPr>
            <w:rFonts w:ascii="Times New Roman" w:hAnsi="Times New Roman"/>
            <w:lang w:val="en-US"/>
          </w:rPr>
          <w:t xml:space="preserve">towards a </w:t>
        </w:r>
        <w:r w:rsidR="00B82D61" w:rsidRPr="00E834F0">
          <w:rPr>
            <w:rFonts w:ascii="Times New Roman" w:hAnsi="Times New Roman"/>
            <w:lang w:val="en-US"/>
          </w:rPr>
          <w:t xml:space="preserve">given </w:t>
        </w:r>
      </w:ins>
      <w:ins w:id="137" w:author="Gabriel Nakamura" w:date="2023-06-07T14:41:00Z">
        <w:r w:rsidR="00722BF2">
          <w:rPr>
            <w:rFonts w:ascii="Times New Roman" w:hAnsi="Times New Roman"/>
            <w:lang w:val="en-US"/>
          </w:rPr>
          <w:t>country</w:t>
        </w:r>
      </w:ins>
      <w:ins w:id="138" w:author="Gabriel Nakamura" w:date="2023-06-13T14:25:00Z">
        <w:r w:rsidR="00812241">
          <w:rPr>
            <w:rFonts w:ascii="Times New Roman" w:hAnsi="Times New Roman"/>
            <w:lang w:val="en-US"/>
          </w:rPr>
          <w:t>, citing</w:t>
        </w:r>
      </w:ins>
      <w:ins w:id="139" w:author="Gabriel Nakamura" w:date="2023-06-08T10:49:00Z">
        <w:r w:rsidR="000629DD">
          <w:rPr>
            <w:rFonts w:ascii="Times New Roman" w:hAnsi="Times New Roman"/>
            <w:lang w:val="en-US"/>
          </w:rPr>
          <w:t xml:space="preserve"> the papers produced in a given region</w:t>
        </w:r>
      </w:ins>
      <w:del w:id="140" w:author="Gabriel Nakamura" w:date="2023-06-08T10:49:00Z">
        <w:r w:rsidRPr="00E834F0" w:rsidDel="000629DD">
          <w:rPr>
            <w:rFonts w:ascii="Times New Roman" w:hAnsi="Times New Roman"/>
            <w:lang w:val="en-US"/>
          </w:rPr>
          <w:delText xml:space="preserve">the </w:delText>
        </w:r>
      </w:del>
      <w:del w:id="141" w:author="Gabriel Nakamura" w:date="2023-05-18T11:51:00Z">
        <w:r w:rsidRPr="00E834F0" w:rsidDel="00B82D61">
          <w:rPr>
            <w:rFonts w:ascii="Times New Roman" w:hAnsi="Times New Roman"/>
            <w:lang w:val="en-US"/>
          </w:rPr>
          <w:delText xml:space="preserve">geographical </w:delText>
        </w:r>
      </w:del>
      <w:del w:id="142" w:author="Gabriel Nakamura" w:date="2023-06-08T10:49:00Z">
        <w:r w:rsidRPr="00E834F0" w:rsidDel="000629DD">
          <w:rPr>
            <w:rFonts w:ascii="Times New Roman" w:hAnsi="Times New Roman"/>
            <w:lang w:val="en-US"/>
          </w:rPr>
          <w:delText xml:space="preserve">distribution of citations in the articles published in the </w:delText>
        </w:r>
      </w:del>
      <w:ins w:id="143" w:author="Gabriel Nakamura" w:date="2023-06-13T14:25:00Z">
        <w:r w:rsidR="00812241">
          <w:rPr>
            <w:rFonts w:ascii="Times New Roman" w:hAnsi="Times New Roman"/>
            <w:lang w:val="en-US"/>
          </w:rPr>
          <w:t xml:space="preserve"> disproportionally</w:t>
        </w:r>
      </w:ins>
      <w:del w:id="144" w:author="Gabriel Nakamura" w:date="2023-06-08T10:49:00Z">
        <w:r w:rsidRPr="00E834F0" w:rsidDel="000629DD">
          <w:rPr>
            <w:rFonts w:ascii="Times New Roman" w:hAnsi="Times New Roman"/>
            <w:lang w:val="en-US"/>
          </w:rPr>
          <w:delText>region</w:delText>
        </w:r>
        <w:commentRangeEnd w:id="135"/>
        <w:r w:rsidRPr="00E834F0" w:rsidDel="000629DD">
          <w:rPr>
            <w:lang w:val="en-US"/>
            <w:rPrChange w:id="145" w:author="Gabriel Nakamura" w:date="2023-05-18T12:47:00Z">
              <w:rPr/>
            </w:rPrChange>
          </w:rPr>
          <w:commentReference w:id="135"/>
        </w:r>
      </w:del>
      <w:r w:rsidRPr="00CB7643">
        <w:rPr>
          <w:rFonts w:ascii="Times New Roman" w:hAnsi="Times New Roman"/>
          <w:lang w:val="en-US"/>
        </w:rPr>
        <w:t>.</w:t>
      </w:r>
    </w:p>
    <w:p w14:paraId="1AC9E4CA" w14:textId="77777777" w:rsidR="00A06950" w:rsidRPr="00CB7643" w:rsidRDefault="00A06950">
      <w:pPr>
        <w:pStyle w:val="Body"/>
        <w:spacing w:line="480" w:lineRule="auto"/>
        <w:ind w:firstLine="720"/>
        <w:rPr>
          <w:rFonts w:ascii="Times New Roman" w:eastAsia="Times New Roman" w:hAnsi="Times New Roman" w:cs="Times New Roman"/>
          <w:lang w:val="en-US"/>
        </w:rPr>
      </w:pPr>
    </w:p>
    <w:p w14:paraId="1AC9E4CB" w14:textId="507AF7CF" w:rsidR="00A06950" w:rsidRPr="00CB7643"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w:t>
      </w:r>
      <w:r w:rsidR="00135F63">
        <w:rPr>
          <w:rFonts w:ascii="Times New Roman" w:hAnsi="Times New Roman"/>
          <w:lang w:val="en-US"/>
        </w:rPr>
        <w:fldChar w:fldCharType="begin"/>
      </w:r>
      <w:r w:rsidR="00384864">
        <w:rPr>
          <w:rFonts w:ascii="Times New Roman" w:hAnsi="Times New Roman"/>
          <w:lang w:val="en-US"/>
        </w:rPr>
        <w:instrText xml:space="preserve"> ADDIN ZOTERO_ITEM CSL_CITATION {"citationID":"6EeQJ1xr","properties":{"formattedCitation":"\\super 5,6\\nosupersub{}","plainCitation":"5,6","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id":3427,"uris":["http://zotero.org/users/9795555/items/XJULA9DG"],"itemData":{"id":3427,"type":"article-journal","container-title":"Nature Ecology &amp; Evolution","DOI":"10.1038/s41559-021-01460-w","ISSN":"2397-334X","issue":"9","journalAbbreviation":"Nat Ecol Evol","language":"en","page":"1205-1212","source":"DOI.org (Crossref)","title":"Decoloniality and anti-oppressive practices for a more ethical ecology","volume":"5","author":[{"family":"Trisos","given":"Christopher H."},{"family":"Auerbach","given":"Jess"},{"family":"Katti","given":"Madhusudan"}],"issued":{"date-parts":[["2021",9]]}}}],"schema":"https://github.com/citation-style-language/schema/raw/master/csl-citation.json"} </w:instrText>
      </w:r>
      <w:r w:rsidR="00135F63">
        <w:rPr>
          <w:rFonts w:ascii="Times New Roman" w:hAnsi="Times New Roman"/>
          <w:lang w:val="en-US"/>
        </w:rPr>
        <w:fldChar w:fldCharType="separate"/>
      </w:r>
      <w:r w:rsidR="00384864" w:rsidRPr="00384864">
        <w:rPr>
          <w:rFonts w:ascii="Times New Roman" w:hAnsi="Times New Roman" w:cs="Times New Roman"/>
          <w:vertAlign w:val="superscript"/>
        </w:rPr>
        <w:t>5,6</w:t>
      </w:r>
      <w:r w:rsidR="00135F63">
        <w:rPr>
          <w:rFonts w:ascii="Times New Roman" w:hAnsi="Times New Roman"/>
          <w:lang w:val="en-US"/>
        </w:rPr>
        <w:fldChar w:fldCharType="end"/>
      </w:r>
      <w:del w:id="146" w:author="Gabriel Nakamura" w:date="2023-06-08T11:09:00Z">
        <w:r w:rsidRPr="00E834F0" w:rsidDel="00604E96">
          <w:rPr>
            <w:rFonts w:ascii="Times New Roman" w:hAnsi="Times New Roman"/>
            <w:lang w:val="en-US"/>
          </w:rPr>
          <w:delText xml:space="preserve"> </w:delText>
        </w:r>
        <w:r w:rsidRPr="00E834F0" w:rsidDel="00604E96">
          <w:rPr>
            <w:rFonts w:ascii="Times New Roman" w:hAnsi="Times New Roman"/>
            <w:vertAlign w:val="superscript"/>
            <w:lang w:val="en-US"/>
            <w:rPrChange w:id="147" w:author="Gabriel Nakamura" w:date="2023-05-18T12:47:00Z">
              <w:rPr>
                <w:rFonts w:ascii="Times New Roman" w:hAnsi="Times New Roman"/>
                <w:vertAlign w:val="superscript"/>
              </w:rPr>
            </w:rPrChange>
          </w:rPr>
          <w:delText>45</w:delText>
        </w:r>
      </w:del>
      <w:r w:rsidRPr="00E834F0">
        <w:rPr>
          <w:rFonts w:ascii="Times New Roman" w:hAnsi="Times New Roman"/>
          <w:lang w:val="en-US"/>
        </w:rPr>
        <w:t xml:space="preserve">. While these actions are essential to advance DEI in the Global North academic ecosystem, they </w:t>
      </w:r>
      <w:del w:id="148" w:author="Anonymous" w:date="2023-05-09T11:38:00Z">
        <w:r w:rsidRPr="00E834F0">
          <w:rPr>
            <w:rFonts w:ascii="Times New Roman" w:hAnsi="Times New Roman"/>
            <w:lang w:val="en-US"/>
          </w:rPr>
          <w:delText xml:space="preserve">might not </w:delText>
        </w:r>
      </w:del>
      <w:r w:rsidRPr="00E834F0">
        <w:rPr>
          <w:rFonts w:ascii="Times New Roman" w:hAnsi="Times New Roman"/>
          <w:lang w:val="en-US"/>
        </w:rPr>
        <w:t xml:space="preserve">seldom change </w:t>
      </w:r>
      <w:del w:id="149" w:author="Gabriel Nakamura" w:date="2023-06-13T14:25:00Z">
        <w:r w:rsidRPr="00E834F0" w:rsidDel="00812241">
          <w:rPr>
            <w:rFonts w:ascii="Times New Roman" w:hAnsi="Times New Roman"/>
            <w:lang w:val="en-US"/>
          </w:rPr>
          <w:delText xml:space="preserve">the </w:delText>
        </w:r>
      </w:del>
      <w:r w:rsidRPr="00E834F0">
        <w:rPr>
          <w:rFonts w:ascii="Times New Roman" w:hAnsi="Times New Roman"/>
          <w:lang w:val="en-US"/>
        </w:rPr>
        <w:t xml:space="preserve">global </w:t>
      </w:r>
      <w:del w:id="150" w:author="Gabriel Nakamura" w:date="2023-06-13T14:25:00Z">
        <w:r w:rsidRPr="00E834F0" w:rsidDel="00812241">
          <w:rPr>
            <w:rFonts w:ascii="Times New Roman" w:hAnsi="Times New Roman"/>
            <w:lang w:val="en-US"/>
          </w:rPr>
          <w:delText xml:space="preserve">disparities in </w:delText>
        </w:r>
      </w:del>
      <w:r w:rsidRPr="00E834F0">
        <w:rPr>
          <w:rFonts w:ascii="Times New Roman" w:hAnsi="Times New Roman"/>
          <w:lang w:val="en-US"/>
        </w:rPr>
        <w:t>resource and academic recognition</w:t>
      </w:r>
      <w:ins w:id="151" w:author="Gabriel Nakamura" w:date="2023-06-13T14:26:00Z">
        <w:r w:rsidR="00812241">
          <w:rPr>
            <w:rFonts w:ascii="Times New Roman" w:hAnsi="Times New Roman"/>
            <w:lang w:val="en-US"/>
          </w:rPr>
          <w:t xml:space="preserve"> disparities</w:t>
        </w:r>
      </w:ins>
      <w:r w:rsidRPr="00E834F0">
        <w:rPr>
          <w:rFonts w:ascii="Times New Roman" w:hAnsi="Times New Roman"/>
          <w:lang w:val="en-US"/>
        </w:rPr>
        <w:t>.</w:t>
      </w:r>
    </w:p>
    <w:p w14:paraId="1AC9E4CC" w14:textId="2EB7C6C1" w:rsidR="00A06950" w:rsidRPr="00966CC6" w:rsidRDefault="008A2031">
      <w:pPr>
        <w:pStyle w:val="Body"/>
        <w:spacing w:line="480" w:lineRule="auto"/>
        <w:ind w:firstLine="720"/>
        <w:rPr>
          <w:rFonts w:ascii="Times New Roman" w:eastAsia="Times New Roman" w:hAnsi="Times New Roman" w:cs="Times New Roman"/>
          <w:lang w:val="en-US"/>
        </w:rPr>
      </w:pPr>
      <w:ins w:id="152" w:author="Gabriel Nakamura" w:date="2023-06-13T15:27:00Z">
        <w:r w:rsidRPr="008A2031">
          <w:rPr>
            <w:rFonts w:ascii="Times New Roman" w:hAnsi="Times New Roman"/>
            <w:lang w:val="en-US"/>
          </w:rPr>
          <w:t>Global North researchers are often regarded as experts in their respective fields, enjoying a reputation beyond their local contexts. Conversely, Global South researchers are often perceived as being confined to their own regions, with their scientific authority seen as deriving from the knowledge and expertise originating in the Global North.</w:t>
        </w:r>
      </w:ins>
      <w:del w:id="153" w:author="Gabriel Nakamura" w:date="2023-06-13T14:26:00Z">
        <w:r w:rsidR="005C4229" w:rsidRPr="00E834F0" w:rsidDel="00812241">
          <w:rPr>
            <w:rFonts w:ascii="Times New Roman" w:hAnsi="Times New Roman"/>
            <w:lang w:val="en-US"/>
          </w:rPr>
          <w:delText xml:space="preserve">In general, </w:delText>
        </w:r>
      </w:del>
      <w:del w:id="154" w:author="Gabriel Nakamura" w:date="2023-06-13T15:27:00Z">
        <w:r w:rsidR="005C4229" w:rsidRPr="00E834F0" w:rsidDel="004A0900">
          <w:rPr>
            <w:rFonts w:ascii="Times New Roman" w:hAnsi="Times New Roman"/>
            <w:lang w:val="en-US"/>
          </w:rPr>
          <w:delText xml:space="preserve">Global North researchers are seen as experts, and Global South ones are perceived as </w:delText>
        </w:r>
      </w:del>
      <w:commentRangeStart w:id="155"/>
      <w:del w:id="156" w:author="Gabriel Nakamura" w:date="2023-05-18T11:57:00Z">
        <w:r w:rsidR="005C4229" w:rsidRPr="00E834F0" w:rsidDel="0032414D">
          <w:rPr>
            <w:rFonts w:ascii="Times New Roman" w:hAnsi="Times New Roman"/>
            <w:lang w:val="en-US"/>
          </w:rPr>
          <w:delText xml:space="preserve">rare exceptions </w:delText>
        </w:r>
      </w:del>
      <w:del w:id="157" w:author="Gabriel Nakamura" w:date="2023-06-13T15:27:00Z">
        <w:r w:rsidR="005C4229" w:rsidRPr="00E834F0" w:rsidDel="004A0900">
          <w:rPr>
            <w:rFonts w:ascii="Times New Roman" w:hAnsi="Times New Roman"/>
            <w:lang w:val="en-US"/>
          </w:rPr>
          <w:delText>of scientific authority</w:delText>
        </w:r>
        <w:commentRangeEnd w:id="155"/>
        <w:r w:rsidR="005C4229" w:rsidRPr="00CB7643" w:rsidDel="004A0900">
          <w:rPr>
            <w:lang w:val="en-US"/>
          </w:rPr>
          <w:commentReference w:id="155"/>
        </w:r>
      </w:del>
      <w:del w:id="158" w:author="Gabriel Nakamura" w:date="2023-06-13T15:28:00Z">
        <w:r w:rsidR="005C4229" w:rsidRPr="00E834F0" w:rsidDel="004A0900">
          <w:rPr>
            <w:rFonts w:ascii="Times New Roman" w:hAnsi="Times New Roman"/>
            <w:lang w:val="en-US"/>
          </w:rPr>
          <w:delText>.</w:delText>
        </w:r>
      </w:del>
      <w:r w:rsidR="005C4229" w:rsidRPr="00E834F0">
        <w:rPr>
          <w:rFonts w:ascii="Times New Roman" w:hAnsi="Times New Roman"/>
          <w:lang w:val="en-US"/>
        </w:rPr>
        <w:t xml:space="preserve"> The perception that expertise flows from the Global North to the Global South is maintained by deeply rooted practices in academia, creating the </w:t>
      </w:r>
      <w:commentRangeStart w:id="159"/>
      <w:del w:id="160" w:author="Gabriel Nakamura" w:date="2023-05-18T11:52:00Z">
        <w:r w:rsidR="005C4229" w:rsidRPr="00E834F0" w:rsidDel="00FC47FA">
          <w:rPr>
            <w:rFonts w:ascii="Times New Roman" w:hAnsi="Times New Roman"/>
            <w:lang w:val="en-US"/>
            <w:rPrChange w:id="161" w:author="Gabriel Nakamura" w:date="2023-05-18T12:47:00Z">
              <w:rPr>
                <w:rFonts w:ascii="Times New Roman" w:hAnsi="Times New Roman"/>
                <w:lang w:val="fr-FR"/>
              </w:rPr>
            </w:rPrChange>
          </w:rPr>
          <w:delText>neo</w:delText>
        </w:r>
      </w:del>
      <w:r w:rsidR="005C4229" w:rsidRPr="00E834F0">
        <w:rPr>
          <w:rFonts w:ascii="Times New Roman" w:hAnsi="Times New Roman"/>
          <w:lang w:val="en-US"/>
          <w:rPrChange w:id="162" w:author="Gabriel Nakamura" w:date="2023-05-18T12:47:00Z">
            <w:rPr>
              <w:rFonts w:ascii="Times New Roman" w:hAnsi="Times New Roman"/>
              <w:lang w:val="fr-FR"/>
            </w:rPr>
          </w:rPrChange>
        </w:rPr>
        <w:t>colonial</w:t>
      </w:r>
      <w:commentRangeEnd w:id="159"/>
      <w:r w:rsidR="005C4229" w:rsidRPr="00CB7643">
        <w:rPr>
          <w:lang w:val="en-US"/>
        </w:rPr>
        <w:commentReference w:id="159"/>
      </w:r>
      <w:r w:rsidR="005C4229" w:rsidRPr="00E834F0">
        <w:rPr>
          <w:rFonts w:ascii="Times New Roman" w:hAnsi="Times New Roman"/>
          <w:lang w:val="en-US"/>
        </w:rPr>
        <w:t xml:space="preserve"> structure of academic knowledge. Another example of academic neocolonialism is the bias in citations</w:t>
      </w:r>
      <w:r w:rsidR="00826BB2">
        <w:rPr>
          <w:rFonts w:ascii="Times New Roman" w:hAnsi="Times New Roman"/>
          <w:lang w:val="en-US"/>
        </w:rPr>
        <w:fldChar w:fldCharType="begin"/>
      </w:r>
      <w:r w:rsidR="00384864">
        <w:rPr>
          <w:rFonts w:ascii="Times New Roman" w:hAnsi="Times New Roman"/>
          <w:lang w:val="en-US"/>
        </w:rPr>
        <w:instrText xml:space="preserve"> ADDIN ZOTERO_ITEM CSL_CITATION {"citationID":"WyhKtHh7","properties":{"formattedCitation":"\\super 7,8\\nosupersub{}","plainCitation":"7,8","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6BB2">
        <w:rPr>
          <w:rFonts w:ascii="Times New Roman" w:hAnsi="Times New Roman"/>
          <w:lang w:val="en-US"/>
        </w:rPr>
        <w:fldChar w:fldCharType="separate"/>
      </w:r>
      <w:r w:rsidR="00384864" w:rsidRPr="00384864">
        <w:rPr>
          <w:rFonts w:ascii="Times New Roman" w:hAnsi="Times New Roman" w:cs="Times New Roman"/>
          <w:vertAlign w:val="superscript"/>
        </w:rPr>
        <w:t>7,8</w:t>
      </w:r>
      <w:r w:rsidR="00826BB2">
        <w:rPr>
          <w:rFonts w:ascii="Times New Roman" w:hAnsi="Times New Roman"/>
          <w:lang w:val="en-US"/>
        </w:rPr>
        <w:fldChar w:fldCharType="end"/>
      </w:r>
      <w:del w:id="163" w:author="Gabriel Nakamura" w:date="2023-06-08T11:10:00Z">
        <w:r w:rsidR="005C4229" w:rsidRPr="00E834F0" w:rsidDel="00330127">
          <w:rPr>
            <w:rFonts w:ascii="Times New Roman" w:hAnsi="Times New Roman"/>
            <w:vertAlign w:val="superscript"/>
            <w:lang w:val="en-US"/>
            <w:rPrChange w:id="164" w:author="Gabriel Nakamura" w:date="2023-05-18T12:47:00Z">
              <w:rPr>
                <w:rFonts w:ascii="Times New Roman" w:hAnsi="Times New Roman"/>
                <w:vertAlign w:val="superscript"/>
              </w:rPr>
            </w:rPrChange>
          </w:rPr>
          <w:delText>6,7</w:delText>
        </w:r>
      </w:del>
      <w:r w:rsidR="005C4229" w:rsidRPr="00E834F0">
        <w:rPr>
          <w:rFonts w:ascii="Times New Roman" w:hAnsi="Times New Roman"/>
          <w:lang w:val="en-US"/>
        </w:rPr>
        <w:t xml:space="preserve"> and claims of scientific discovery. Citations and recognition of scientific achievements are usually measured through the number of citations (despite the controversies around this measure)</w:t>
      </w:r>
      <w:r w:rsidR="00330127">
        <w:rPr>
          <w:rFonts w:ascii="Times New Roman" w:hAnsi="Times New Roman"/>
          <w:lang w:val="en-US"/>
        </w:rPr>
        <w:fldChar w:fldCharType="begin"/>
      </w:r>
      <w:r w:rsidR="00384864">
        <w:rPr>
          <w:rFonts w:ascii="Times New Roman" w:hAnsi="Times New Roman"/>
          <w:lang w:val="en-US"/>
        </w:rPr>
        <w:instrText xml:space="preserve"> ADDIN ZOTERO_ITEM CSL_CITATION {"citationID":"n3EVKlOt","properties":{"formattedCitation":"\\super 9\\nosupersub{}","plainCitation":"9","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330127">
        <w:rPr>
          <w:rFonts w:ascii="Times New Roman" w:hAnsi="Times New Roman"/>
          <w:lang w:val="en-US"/>
        </w:rPr>
        <w:fldChar w:fldCharType="separate"/>
      </w:r>
      <w:r w:rsidR="00384864" w:rsidRPr="00384864">
        <w:rPr>
          <w:rFonts w:ascii="Times New Roman" w:hAnsi="Times New Roman" w:cs="Times New Roman"/>
          <w:vertAlign w:val="superscript"/>
        </w:rPr>
        <w:t>9</w:t>
      </w:r>
      <w:r w:rsidR="00330127">
        <w:rPr>
          <w:rFonts w:ascii="Times New Roman" w:hAnsi="Times New Roman"/>
          <w:lang w:val="en-US"/>
        </w:rPr>
        <w:fldChar w:fldCharType="end"/>
      </w:r>
      <w:del w:id="165" w:author="Gabriel Nakamura" w:date="2023-06-08T11:10:00Z">
        <w:r w:rsidR="005C4229" w:rsidRPr="00E834F0" w:rsidDel="00741ABA">
          <w:rPr>
            <w:rFonts w:ascii="Times New Roman" w:hAnsi="Times New Roman"/>
            <w:vertAlign w:val="superscript"/>
            <w:lang w:val="en-US"/>
            <w:rPrChange w:id="166" w:author="Gabriel Nakamura" w:date="2023-05-18T12:47:00Z">
              <w:rPr>
                <w:rFonts w:ascii="Times New Roman" w:hAnsi="Times New Roman"/>
                <w:vertAlign w:val="superscript"/>
              </w:rPr>
            </w:rPrChange>
          </w:rPr>
          <w:delText>8</w:delText>
        </w:r>
      </w:del>
      <w:r w:rsidR="005C4229" w:rsidRPr="00E834F0">
        <w:rPr>
          <w:rFonts w:ascii="Times New Roman" w:hAnsi="Times New Roman"/>
          <w:lang w:val="en-US"/>
        </w:rPr>
        <w:t>. However, it is common that papers with novel insights or findings published by researchers or institutions from the Global South are not cited in studies from research groups from the Global North (Figure 1</w:t>
      </w:r>
      <w:ins w:id="167" w:author="Gabriel Nakamura" w:date="2023-06-08T10:52:00Z">
        <w:r w:rsidR="00DA6C93">
          <w:rPr>
            <w:rFonts w:ascii="Times New Roman" w:hAnsi="Times New Roman"/>
            <w:lang w:val="en-US"/>
          </w:rPr>
          <w:t>, violin charts</w:t>
        </w:r>
      </w:ins>
      <w:del w:id="168" w:author="Gabriel Nakamura" w:date="2023-06-08T10:52:00Z">
        <w:r w:rsidR="005C4229" w:rsidRPr="00E834F0" w:rsidDel="00DA6C93">
          <w:rPr>
            <w:rFonts w:ascii="Times New Roman" w:hAnsi="Times New Roman"/>
            <w:lang w:val="en-US"/>
          </w:rPr>
          <w:delText>B-E</w:delText>
        </w:r>
      </w:del>
      <w:r w:rsidR="005C4229" w:rsidRPr="00E834F0">
        <w:rPr>
          <w:rFonts w:ascii="Times New Roman" w:hAnsi="Times New Roman"/>
          <w:lang w:val="en-US"/>
        </w:rPr>
        <w:t xml:space="preserve">), even publications presented in long-standing, high-impact journals </w:t>
      </w:r>
      <w:r w:rsidR="005C4229" w:rsidRPr="00CB7643">
        <w:rPr>
          <w:rFonts w:ascii="Times New Roman" w:hAnsi="Times New Roman"/>
          <w:vertAlign w:val="superscript"/>
          <w:lang w:val="en-US"/>
        </w:rPr>
        <w:t>7</w:t>
      </w:r>
      <w:r w:rsidR="005C4229" w:rsidRPr="00E834F0">
        <w:rPr>
          <w:rFonts w:ascii="Times New Roman" w:hAnsi="Times New Roman"/>
          <w:lang w:val="en-US"/>
        </w:rPr>
        <w:t xml:space="preserve">. This situation creates a vicious cycle in which northern institutions, mainly in Europe and North America, dictate knowledge, maintaining the </w:t>
      </w:r>
      <w:r w:rsidR="005C4229" w:rsidRPr="00CB7643">
        <w:rPr>
          <w:rFonts w:ascii="Times New Roman" w:hAnsi="Times New Roman"/>
          <w:i/>
          <w:iCs/>
          <w:lang w:val="en-US"/>
        </w:rPr>
        <w:t>status quo</w:t>
      </w:r>
      <w:r w:rsidR="005C4229" w:rsidRPr="00E834F0">
        <w:rPr>
          <w:rFonts w:ascii="Times New Roman" w:hAnsi="Times New Roman"/>
          <w:lang w:val="en-US"/>
        </w:rPr>
        <w:t xml:space="preserve"> of academic expertise. </w:t>
      </w:r>
      <w:commentRangeStart w:id="169"/>
      <w:r w:rsidR="005C4229" w:rsidRPr="00E834F0">
        <w:rPr>
          <w:rFonts w:ascii="Times New Roman" w:hAnsi="Times New Roman"/>
          <w:lang w:val="en-US"/>
        </w:rPr>
        <w:t>Other examples include</w:t>
      </w:r>
      <w:ins w:id="170" w:author="Gabriel Nakamura" w:date="2023-06-08T10:53:00Z">
        <w:r w:rsidR="00DA6C93">
          <w:rPr>
            <w:rFonts w:ascii="Times New Roman" w:hAnsi="Times New Roman"/>
            <w:lang w:val="en-US"/>
          </w:rPr>
          <w:t xml:space="preserve"> practices </w:t>
        </w:r>
      </w:ins>
      <w:ins w:id="171" w:author="Gabriel Nakamura" w:date="2023-06-08T10:54:00Z">
        <w:r w:rsidR="00DA6C93">
          <w:rPr>
            <w:rFonts w:ascii="Times New Roman" w:hAnsi="Times New Roman"/>
            <w:lang w:val="en-US"/>
          </w:rPr>
          <w:t xml:space="preserve">of </w:t>
        </w:r>
      </w:ins>
      <w:ins w:id="172" w:author="Gabriel Nakamura" w:date="2023-06-08T10:58:00Z">
        <w:r w:rsidR="00DA6C93">
          <w:rPr>
            <w:rFonts w:ascii="Times New Roman" w:hAnsi="Times New Roman"/>
            <w:lang w:val="en-US"/>
          </w:rPr>
          <w:t>data acquisition with no engagement of local knowledge (known as parachute science)</w:t>
        </w:r>
      </w:ins>
      <w:r w:rsidR="002F5B7D">
        <w:rPr>
          <w:rFonts w:ascii="Times New Roman" w:hAnsi="Times New Roman"/>
          <w:lang w:val="en-US"/>
        </w:rPr>
        <w:fldChar w:fldCharType="begin"/>
      </w:r>
      <w:r w:rsidR="00A06251">
        <w:rPr>
          <w:rFonts w:ascii="Times New Roman" w:hAnsi="Times New Roman"/>
          <w:lang w:val="en-US"/>
        </w:rPr>
        <w:instrText xml:space="preserve"> ADDIN ZOTERO_ITEM CSL_CITATION {"citationID":"C7SYAhRu","properties":{"formattedCitation":"\\super 1\\nosupersub{}","plainCitation":"1","dontUpdate":true,"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Pr>
          <w:rFonts w:ascii="Times New Roman" w:hAnsi="Times New Roman"/>
          <w:lang w:val="en-US"/>
        </w:rPr>
        <w:fldChar w:fldCharType="separate"/>
      </w:r>
      <w:r w:rsidR="002F5B7D">
        <w:rPr>
          <w:rFonts w:ascii="Times New Roman" w:hAnsi="Times New Roman" w:cs="Times New Roman"/>
          <w:vertAlign w:val="superscript"/>
        </w:rPr>
        <w:t xml:space="preserve"> </w:t>
      </w:r>
      <w:r w:rsidR="002F5B7D">
        <w:rPr>
          <w:rFonts w:ascii="Times New Roman" w:hAnsi="Times New Roman"/>
          <w:lang w:val="en-US"/>
        </w:rPr>
        <w:fldChar w:fldCharType="end"/>
      </w:r>
      <w:ins w:id="173" w:author="Gabriel Nakamura" w:date="2023-06-08T10:58:00Z">
        <w:r w:rsidR="00DA6C93">
          <w:rPr>
            <w:rFonts w:ascii="Times New Roman" w:hAnsi="Times New Roman"/>
            <w:lang w:val="en-US"/>
          </w:rPr>
          <w:t>,</w:t>
        </w:r>
      </w:ins>
      <w:ins w:id="174" w:author="Gabriel Nakamura" w:date="2023-06-08T10:59:00Z">
        <w:r w:rsidR="00DA6C93">
          <w:rPr>
            <w:rFonts w:ascii="Times New Roman" w:hAnsi="Times New Roman"/>
            <w:lang w:val="en-US"/>
          </w:rPr>
          <w:t xml:space="preserve"> and</w:t>
        </w:r>
      </w:ins>
      <w:del w:id="175" w:author="Anonymous" w:date="2023-05-09T11:46:00Z">
        <w:r w:rsidR="005C4229" w:rsidRPr="00E834F0">
          <w:rPr>
            <w:rFonts w:ascii="Times New Roman" w:hAnsi="Times New Roman"/>
            <w:lang w:val="en-US"/>
            <w:rPrChange w:id="176" w:author="Gabriel Nakamura" w:date="2023-05-18T12:47:00Z">
              <w:rPr>
                <w:rFonts w:ascii="Times New Roman" w:hAnsi="Times New Roman"/>
              </w:rPr>
            </w:rPrChange>
          </w:rPr>
          <w:delText xml:space="preserve"> </w:delText>
        </w:r>
      </w:del>
      <w:r w:rsidR="005C4229" w:rsidRPr="00E834F0">
        <w:rPr>
          <w:rFonts w:ascii="Times New Roman" w:hAnsi="Times New Roman"/>
          <w:lang w:val="en-US"/>
        </w:rPr>
        <w:t xml:space="preserve"> the underrepresentation (or complete lack of representation) of scientists from the Global South as speakers in conferences and editorial boards of long-standing journals</w:t>
      </w:r>
      <w:r w:rsidR="005C4229" w:rsidRPr="00CB7643">
        <w:rPr>
          <w:rFonts w:ascii="Times New Roman" w:hAnsi="Times New Roman"/>
          <w:vertAlign w:val="superscript"/>
          <w:lang w:val="en-US"/>
        </w:rPr>
        <w:t>6</w:t>
      </w:r>
      <w:r w:rsidR="005C4229" w:rsidRPr="00CB7643">
        <w:rPr>
          <w:rFonts w:ascii="Times New Roman" w:hAnsi="Times New Roman"/>
          <w:lang w:val="en-US"/>
        </w:rPr>
        <w:t>.</w:t>
      </w:r>
      <w:commentRangeEnd w:id="169"/>
      <w:r w:rsidR="005C4229" w:rsidRPr="00CB7643">
        <w:rPr>
          <w:lang w:val="en-US"/>
        </w:rPr>
        <w:commentReference w:id="169"/>
      </w:r>
      <w:r w:rsidR="005C4229" w:rsidRPr="00E834F0">
        <w:rPr>
          <w:rFonts w:ascii="Times New Roman" w:hAnsi="Times New Roman"/>
          <w:lang w:val="en-US"/>
        </w:rPr>
        <w:t xml:space="preserve"> Some mechanisms maintaining this structure include taking English as the </w:t>
      </w:r>
      <w:r w:rsidR="005C4229" w:rsidRPr="00CB7643">
        <w:rPr>
          <w:rFonts w:ascii="Times New Roman" w:hAnsi="Times New Roman"/>
          <w:i/>
          <w:iCs/>
          <w:lang w:val="en-US"/>
        </w:rPr>
        <w:t>lingua franca</w:t>
      </w:r>
      <w:r w:rsidR="005C4229" w:rsidRPr="00E834F0">
        <w:rPr>
          <w:rFonts w:ascii="Times New Roman" w:hAnsi="Times New Roman"/>
          <w:lang w:val="en-US"/>
        </w:rPr>
        <w:t xml:space="preserve"> of scientific practice</w:t>
      </w:r>
      <w:r w:rsidR="00741ABA">
        <w:rPr>
          <w:rFonts w:ascii="Times New Roman" w:hAnsi="Times New Roman"/>
          <w:lang w:val="en-US"/>
        </w:rPr>
        <w:fldChar w:fldCharType="begin"/>
      </w:r>
      <w:r w:rsidR="00384864">
        <w:rPr>
          <w:rFonts w:ascii="Times New Roman" w:hAnsi="Times New Roman"/>
          <w:lang w:val="en-US"/>
        </w:rPr>
        <w:instrText xml:space="preserve"> ADDIN ZOTERO_ITEM CSL_CITATION {"citationID":"Cd2YaKs3","properties":{"formattedCitation":"\\super 10\\nosupersub{}","plainCitation":"10","noteIndex":0},"citationItems":[{"id":4183,"uris":["http://zotero.org/users/9795555/items/GU72DJXF"],"itemData":{"id":4183,"type":"report","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under-represented non-native English speakers in science.","genre":"preprint","note":"DOI: 10.32942/X29G6H","publisher":"Biodiversity","source":"DOI.org (Crossref)","title":"The cost of being a non-native English speaker in science","URL":"http://ecoevorxiv.org/repository/view/469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family":"Veríssimo","given":"Diogo"}],"accessed":{"date-parts":[["2023",4,13]]},"issued":{"date-parts":[["2022",11,11]]}}}],"schema":"https://github.com/citation-style-language/schema/raw/master/csl-citation.json"} </w:instrText>
      </w:r>
      <w:r w:rsidR="00741ABA">
        <w:rPr>
          <w:rFonts w:ascii="Times New Roman" w:hAnsi="Times New Roman"/>
          <w:lang w:val="en-US"/>
        </w:rPr>
        <w:fldChar w:fldCharType="separate"/>
      </w:r>
      <w:r w:rsidR="00384864" w:rsidRPr="00384864">
        <w:rPr>
          <w:rFonts w:ascii="Times New Roman" w:hAnsi="Times New Roman" w:cs="Times New Roman"/>
          <w:vertAlign w:val="superscript"/>
        </w:rPr>
        <w:t>10</w:t>
      </w:r>
      <w:r w:rsidR="00741ABA">
        <w:rPr>
          <w:rFonts w:ascii="Times New Roman" w:hAnsi="Times New Roman"/>
          <w:lang w:val="en-US"/>
        </w:rPr>
        <w:fldChar w:fldCharType="end"/>
      </w:r>
      <w:r w:rsidR="005C4229" w:rsidRPr="00E834F0">
        <w:rPr>
          <w:rFonts w:ascii="Times New Roman" w:hAnsi="Times New Roman"/>
          <w:lang w:val="en-US"/>
        </w:rPr>
        <w:t xml:space="preserve"> and even positive bias for Global North countries to publish in (their own) </w:t>
      </w:r>
      <w:ins w:id="177" w:author="Gabriel Nakamura" w:date="2023-06-13T14:26:00Z">
        <w:r w:rsidR="00D14537">
          <w:rPr>
            <w:rFonts w:ascii="Times New Roman" w:hAnsi="Times New Roman"/>
            <w:lang w:val="en-US"/>
          </w:rPr>
          <w:t>high-impact</w:t>
        </w:r>
      </w:ins>
      <w:del w:id="178" w:author="Gabriel Nakamura" w:date="2023-06-13T14:26:00Z">
        <w:r w:rsidR="005C4229" w:rsidRPr="00E834F0" w:rsidDel="00D14537">
          <w:rPr>
            <w:rFonts w:ascii="Times New Roman" w:hAnsi="Times New Roman"/>
            <w:lang w:val="en-US"/>
          </w:rPr>
          <w:delText>high impact</w:delText>
        </w:r>
      </w:del>
      <w:r w:rsidR="005C4229" w:rsidRPr="00E834F0">
        <w:rPr>
          <w:rFonts w:ascii="Times New Roman" w:hAnsi="Times New Roman"/>
          <w:lang w:val="en-US"/>
        </w:rPr>
        <w:t xml:space="preserve"> journals</w:t>
      </w:r>
      <w:r w:rsidR="0043145D">
        <w:rPr>
          <w:rFonts w:ascii="Times New Roman" w:hAnsi="Times New Roman"/>
          <w:lang w:val="en-US"/>
        </w:rPr>
        <w:fldChar w:fldCharType="begin"/>
      </w:r>
      <w:r w:rsidR="00384864">
        <w:rPr>
          <w:rFonts w:ascii="Times New Roman" w:hAnsi="Times New Roman"/>
          <w:lang w:val="en-US"/>
        </w:rPr>
        <w:instrText xml:space="preserve"> ADDIN ZOTERO_ITEM CSL_CITATION {"citationID":"NfIFAQNs","properties":{"formattedCitation":"\\super 11\\nosupersub{}","plainCitation":"11","noteIndex":0},"citationItems":[{"id":4185,"uris":["http://zotero.org/users/9795555/items/Q5BBNLA3"],"itemData":{"id":4185,"type":"article-journal","container-title":"Functional Ecology","DOI":"10.1111/1365-2435.14259","ISSN":"0269-8463, 1365-2435","journalAbbreviation":"Functional Ecology","language":"en","page":"1365-2435.14259","source":"DOI.org (Crossref)","title":</w:instrText>
      </w:r>
      <w:r w:rsidR="00384864">
        <w:rPr>
          <w:rFonts w:ascii="Times New Roman" w:hAnsi="Times New Roman" w:hint="eastAsia"/>
          <w:lang w:val="en-US"/>
        </w:rPr>
        <w:instrText>"Double</w:instrText>
      </w:r>
      <w:r w:rsidR="00384864">
        <w:rPr>
          <w:rFonts w:ascii="Times New Roman" w:hAnsi="Times New Roman" w:hint="eastAsia"/>
          <w:lang w:val="en-US"/>
        </w:rPr>
        <w:instrText>‐</w:instrText>
      </w:r>
      <w:r w:rsidR="00384864">
        <w:rPr>
          <w:rFonts w:ascii="Times New Roman" w:hAnsi="Times New Roman" w:hint="eastAsia"/>
          <w:lang w:val="en-US"/>
        </w:rPr>
        <w:instrText>blind peer review affects reviewer ratings and editor decisions at an ecology journal","author":[{"family":"Fox","given":"Charles W."},{"family":"Meyer","given":"Jennifer"},{"family":"Aimé","given":"Emilie"}],"issued":{"date-parts":[["2023",4,4]]}</w:instrText>
      </w:r>
      <w:r w:rsidR="00384864">
        <w:rPr>
          <w:rFonts w:ascii="Times New Roman" w:hAnsi="Times New Roman"/>
          <w:lang w:val="en-US"/>
        </w:rPr>
        <w:instrText xml:space="preserve">}}],"schema":"https://github.com/citation-style-language/schema/raw/master/csl-citation.json"} </w:instrText>
      </w:r>
      <w:r w:rsidR="0043145D">
        <w:rPr>
          <w:rFonts w:ascii="Times New Roman" w:hAnsi="Times New Roman"/>
          <w:lang w:val="en-US"/>
        </w:rPr>
        <w:fldChar w:fldCharType="separate"/>
      </w:r>
      <w:r w:rsidR="00384864" w:rsidRPr="00384864">
        <w:rPr>
          <w:rFonts w:ascii="Times New Roman" w:hAnsi="Times New Roman" w:cs="Times New Roman"/>
          <w:vertAlign w:val="superscript"/>
        </w:rPr>
        <w:t>11</w:t>
      </w:r>
      <w:r w:rsidR="0043145D">
        <w:rPr>
          <w:rFonts w:ascii="Times New Roman" w:hAnsi="Times New Roman"/>
          <w:lang w:val="en-US"/>
        </w:rPr>
        <w:fldChar w:fldCharType="end"/>
      </w:r>
      <w:r w:rsidR="005C4229" w:rsidRPr="00966CC6">
        <w:rPr>
          <w:rFonts w:ascii="Times New Roman" w:hAnsi="Times New Roman"/>
          <w:lang w:val="en-US"/>
        </w:rPr>
        <w:t xml:space="preserve"> . </w:t>
      </w:r>
    </w:p>
    <w:p w14:paraId="1AC9E4CD" w14:textId="2E48F10B"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 xml:space="preserve">While we acknowledge the recent progress in DEI in academia, little or nothing has been done to reduce the practices that promote the global academic labor division that frames Global South researchers as primarily data gatherers or case study producers. Overcoming this </w:t>
      </w:r>
      <w:del w:id="179" w:author="Anonymous" w:date="2023-05-09T11:47:00Z">
        <w:r w:rsidRPr="00E834F0">
          <w:rPr>
            <w:rFonts w:ascii="Times New Roman" w:hAnsi="Times New Roman"/>
            <w:lang w:val="en-US"/>
            <w:rPrChange w:id="180" w:author="Gabriel Nakamura" w:date="2023-05-18T12:47:00Z">
              <w:rPr>
                <w:rFonts w:ascii="Times New Roman" w:hAnsi="Times New Roman"/>
              </w:rPr>
            </w:rPrChange>
          </w:rPr>
          <w:delText>N</w:delText>
        </w:r>
      </w:del>
      <w:ins w:id="181" w:author="Anonymous" w:date="2023-05-09T11:47:00Z">
        <w:r w:rsidRPr="00E834F0">
          <w:rPr>
            <w:rFonts w:ascii="Times New Roman" w:hAnsi="Times New Roman"/>
            <w:lang w:val="en-US"/>
          </w:rPr>
          <w:t>n</w:t>
        </w:r>
      </w:ins>
      <w:r w:rsidRPr="00E834F0">
        <w:rPr>
          <w:rFonts w:ascii="Times New Roman" w:hAnsi="Times New Roman"/>
          <w:lang w:val="en-US"/>
        </w:rPr>
        <w:t>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0056025E">
        <w:rPr>
          <w:rFonts w:ascii="Times New Roman" w:hAnsi="Times New Roman"/>
          <w:lang w:val="en-US"/>
        </w:rPr>
        <w:fldChar w:fldCharType="begin"/>
      </w:r>
      <w:r w:rsidR="00384864">
        <w:rPr>
          <w:rFonts w:ascii="Times New Roman" w:hAnsi="Times New Roman"/>
          <w:lang w:val="en-US"/>
        </w:rPr>
        <w:instrText xml:space="preserve"> ADDIN ZOTERO_ITEM CSL_CITATION {"citationID":"BWwkbXdg","properties":{"formattedCitation":"\\super 12\\nosupersub{}","plainCitation":"12","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56025E">
        <w:rPr>
          <w:rFonts w:ascii="Times New Roman" w:hAnsi="Times New Roman"/>
          <w:lang w:val="en-US"/>
        </w:rPr>
        <w:fldChar w:fldCharType="separate"/>
      </w:r>
      <w:r w:rsidR="00384864" w:rsidRPr="00384864">
        <w:rPr>
          <w:rFonts w:ascii="Times New Roman" w:hAnsi="Times New Roman" w:cs="Times New Roman"/>
          <w:vertAlign w:val="superscript"/>
        </w:rPr>
        <w:t>12</w:t>
      </w:r>
      <w:r w:rsidR="0056025E">
        <w:rPr>
          <w:rFonts w:ascii="Times New Roman" w:hAnsi="Times New Roman"/>
          <w:lang w:val="en-US"/>
        </w:rPr>
        <w:fldChar w:fldCharType="end"/>
      </w:r>
      <w:r w:rsidRPr="00E834F0">
        <w:rPr>
          <w:rFonts w:ascii="Times New Roman" w:hAnsi="Times New Roman"/>
          <w:lang w:val="en-US"/>
        </w:rPr>
        <w:t>. For example, management actions and policies developed to protect and maintain biological diversity and ecosystem services might not be the same in tropical and temperate regions</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MurctVOB","properties":{"formattedCitation":"\\super 13\\nosupersub{}","plainCitation":"13","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3</w:t>
      </w:r>
      <w:r w:rsidR="00715F1E">
        <w:rPr>
          <w:rFonts w:ascii="Times New Roman" w:hAnsi="Times New Roman"/>
          <w:lang w:val="en-US"/>
        </w:rPr>
        <w:fldChar w:fldCharType="end"/>
      </w:r>
      <w:r w:rsidRPr="00E834F0">
        <w:rPr>
          <w:rFonts w:ascii="Times New Roman" w:hAnsi="Times New Roman"/>
          <w:lang w:val="en-US"/>
        </w:rPr>
        <w:t>. Also, the values that different communities hold might require different responses and debates with local and global science</w:t>
      </w:r>
      <w:r w:rsidR="00715F1E">
        <w:rPr>
          <w:rFonts w:ascii="Times New Roman" w:hAnsi="Times New Roman"/>
          <w:lang w:val="en-US"/>
        </w:rPr>
        <w:fldChar w:fldCharType="begin"/>
      </w:r>
      <w:r w:rsidR="00384864">
        <w:rPr>
          <w:rFonts w:ascii="Times New Roman" w:hAnsi="Times New Roman"/>
          <w:lang w:val="en-US"/>
        </w:rPr>
        <w:instrText xml:space="preserve"> ADDIN ZOTERO_ITEM CSL_CITATION {"citationID":"WHZq2gv3","properties":{"formattedCitation":"\\super 14\\nosupersub{}","plainCitation":"14","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715F1E">
        <w:rPr>
          <w:rFonts w:ascii="Times New Roman" w:hAnsi="Times New Roman"/>
          <w:lang w:val="en-US"/>
        </w:rPr>
        <w:fldChar w:fldCharType="separate"/>
      </w:r>
      <w:r w:rsidR="00384864" w:rsidRPr="00384864">
        <w:rPr>
          <w:rFonts w:ascii="Times New Roman" w:hAnsi="Times New Roman" w:cs="Times New Roman"/>
          <w:vertAlign w:val="superscript"/>
        </w:rPr>
        <w:t>14</w:t>
      </w:r>
      <w:r w:rsidR="00715F1E">
        <w:rPr>
          <w:rFonts w:ascii="Times New Roman" w:hAnsi="Times New Roman"/>
          <w:lang w:val="en-US"/>
        </w:rPr>
        <w:fldChar w:fldCharType="end"/>
      </w:r>
      <w:r w:rsidRPr="00E834F0">
        <w:rPr>
          <w:rFonts w:ascii="Times New Roman" w:hAnsi="Times New Roman"/>
          <w:lang w:val="en-US"/>
        </w:rPr>
        <w:t>. Consequently, excluding the scientific knowledge produced in those places is rooted in academic colonialism and should be considered to develop better solutions.</w:t>
      </w:r>
    </w:p>
    <w:p w14:paraId="1AC9E4CE" w14:textId="77777777"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 xml:space="preserve">Here, we argue that if the Global North is committed to changing the </w:t>
      </w:r>
      <w:r w:rsidRPr="00966CC6">
        <w:rPr>
          <w:rFonts w:ascii="Times New Roman" w:hAnsi="Times New Roman"/>
          <w:i/>
          <w:iCs/>
          <w:lang w:val="en-US"/>
        </w:rPr>
        <w:t>status quo</w:t>
      </w:r>
      <w:r w:rsidRPr="00E834F0">
        <w:rPr>
          <w:rFonts w:ascii="Times New Roman" w:hAnsi="Times New Roman"/>
          <w:lang w:val="en-US"/>
        </w:rPr>
        <w:t xml:space="preserve"> of academic knowledge, researchers and research institutes must do a better job toward actions that improve the intellectual visibility of underrepresented groups by (</w:t>
      </w:r>
      <w:proofErr w:type="spellStart"/>
      <w:r w:rsidRPr="00E834F0">
        <w:rPr>
          <w:rFonts w:ascii="Times New Roman" w:hAnsi="Times New Roman"/>
          <w:lang w:val="en-US"/>
        </w:rPr>
        <w:t>i</w:t>
      </w:r>
      <w:proofErr w:type="spellEnd"/>
      <w:r w:rsidRPr="00E834F0">
        <w:rPr>
          <w:rFonts w:ascii="Times New Roman" w:hAnsi="Times New Roman"/>
          <w:lang w:val="en-US"/>
        </w:rPr>
        <w:t>) recognizing practices in scientific work that promote intellectual neocolonialism and (ii) implementing actions that break down the labor division in scientific knowledge. In the following sections, we propose interventions that the Global North, from individuals to institutions, should adopt to support a contra-colonial structure knowledge production.</w:t>
      </w:r>
    </w:p>
    <w:p w14:paraId="1AC9E4CF" w14:textId="77777777" w:rsidR="00A06950" w:rsidRPr="00966CC6" w:rsidRDefault="00A06950">
      <w:pPr>
        <w:pStyle w:val="Body"/>
        <w:spacing w:line="480" w:lineRule="auto"/>
        <w:ind w:firstLine="720"/>
        <w:rPr>
          <w:rFonts w:ascii="Times New Roman" w:eastAsia="Times New Roman" w:hAnsi="Times New Roman" w:cs="Times New Roman"/>
          <w:lang w:val="en-US"/>
        </w:rPr>
      </w:pPr>
    </w:p>
    <w:p w14:paraId="1AC9E4D0"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Some suggestions from the Global South</w:t>
      </w:r>
    </w:p>
    <w:p w14:paraId="1AC9E4D1" w14:textId="10D0914D" w:rsidR="00A06950" w:rsidRPr="00966CC6" w:rsidRDefault="005C4229">
      <w:pPr>
        <w:pStyle w:val="Body"/>
        <w:spacing w:line="480" w:lineRule="auto"/>
        <w:ind w:firstLine="720"/>
        <w:rPr>
          <w:rFonts w:ascii="Times New Roman" w:eastAsia="Times New Roman" w:hAnsi="Times New Roman" w:cs="Times New Roman"/>
          <w:lang w:val="en-US"/>
        </w:rPr>
      </w:pPr>
      <w:r w:rsidRPr="00E834F0">
        <w:rPr>
          <w:rFonts w:ascii="Times New Roman" w:hAnsi="Times New Roman"/>
          <w:lang w:val="en-US"/>
        </w:rPr>
        <w:t>It is known that the notion of privilege is usually unrecognized by those who are privileged by it</w:t>
      </w:r>
      <w:r w:rsidR="000A346D">
        <w:rPr>
          <w:rFonts w:ascii="Times New Roman" w:hAnsi="Times New Roman"/>
          <w:lang w:val="en-US"/>
        </w:rPr>
        <w:fldChar w:fldCharType="begin"/>
      </w:r>
      <w:r w:rsidR="00384864">
        <w:rPr>
          <w:rFonts w:ascii="Times New Roman" w:hAnsi="Times New Roman"/>
          <w:lang w:val="en-US"/>
        </w:rPr>
        <w:instrText xml:space="preserve"> ADDIN ZOTERO_ITEM CSL_CITATION {"citationID":"pUrSu42i","properties":{"formattedCitation":"\\super 15\\nosupersub{}","plainCitation":"15","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0A346D">
        <w:rPr>
          <w:rFonts w:ascii="Times New Roman" w:hAnsi="Times New Roman"/>
          <w:lang w:val="en-US"/>
        </w:rPr>
        <w:fldChar w:fldCharType="separate"/>
      </w:r>
      <w:r w:rsidR="00384864" w:rsidRPr="00384864">
        <w:rPr>
          <w:rFonts w:ascii="Times New Roman" w:hAnsi="Times New Roman" w:cs="Times New Roman"/>
          <w:vertAlign w:val="superscript"/>
        </w:rPr>
        <w:t>15</w:t>
      </w:r>
      <w:r w:rsidR="000A346D">
        <w:rPr>
          <w:rFonts w:ascii="Times New Roman" w:hAnsi="Times New Roman"/>
          <w:lang w:val="en-US"/>
        </w:rPr>
        <w:fldChar w:fldCharType="end"/>
      </w:r>
      <w:r w:rsidRPr="00E834F0">
        <w:rPr>
          <w:rFonts w:ascii="Times New Roman" w:hAnsi="Times New Roman"/>
          <w:lang w:val="en-US"/>
        </w:rPr>
        <w:t>. Therefore, we delve into the idea that the change must come from the oppressed, and we, the Global South researchers, should be the ones driving changes in our scientific practice</w:t>
      </w:r>
      <w:r w:rsidR="005D0917">
        <w:rPr>
          <w:rFonts w:ascii="Times New Roman" w:hAnsi="Times New Roman"/>
          <w:lang w:val="en-US"/>
        </w:rPr>
        <w:fldChar w:fldCharType="begin"/>
      </w:r>
      <w:r w:rsidR="00384864">
        <w:rPr>
          <w:rFonts w:ascii="Times New Roman" w:hAnsi="Times New Roman"/>
          <w:lang w:val="en-US"/>
        </w:rPr>
        <w:instrText xml:space="preserve"> ADDIN ZOTERO_ITEM CSL_CITATION {"citationID":"s1vi6GHi","properties":{"formattedCitation":"\\super 16,17\\nosupersub{}","plainCitation":"16,17","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5D0917">
        <w:rPr>
          <w:rFonts w:ascii="Times New Roman" w:hAnsi="Times New Roman"/>
          <w:lang w:val="en-US"/>
        </w:rPr>
        <w:fldChar w:fldCharType="separate"/>
      </w:r>
      <w:r w:rsidR="00384864" w:rsidRPr="00384864">
        <w:rPr>
          <w:rFonts w:ascii="Times New Roman" w:hAnsi="Times New Roman" w:cs="Times New Roman"/>
          <w:vertAlign w:val="superscript"/>
        </w:rPr>
        <w:t>16,17</w:t>
      </w:r>
      <w:r w:rsidR="005D0917">
        <w:rPr>
          <w:rFonts w:ascii="Times New Roman" w:hAnsi="Times New Roman"/>
          <w:lang w:val="en-US"/>
        </w:rPr>
        <w:fldChar w:fldCharType="end"/>
      </w:r>
      <w:r w:rsidRPr="00E834F0">
        <w:rPr>
          <w:rFonts w:ascii="Times New Roman" w:hAnsi="Times New Roman"/>
          <w:lang w:val="en-US"/>
        </w:rPr>
        <w:t>. The evidence shows that the Global South is the one acting towards a more equitable science by promoting a more equitable academic recognition (expressed by the higher equitability in citation proportion in Figure 1</w:t>
      </w:r>
      <w:ins w:id="182" w:author="Gabriel Nakamura" w:date="2023-06-13T14:27:00Z">
        <w:r w:rsidR="00B46D29">
          <w:rPr>
            <w:rFonts w:ascii="Times New Roman" w:hAnsi="Times New Roman"/>
            <w:lang w:val="en-US"/>
          </w:rPr>
          <w:t>, Latin America violin chart</w:t>
        </w:r>
      </w:ins>
      <w:del w:id="183" w:author="Gabriel Nakamura" w:date="2023-06-13T14:27:00Z">
        <w:r w:rsidRPr="00E834F0" w:rsidDel="00B46D29">
          <w:rPr>
            <w:rFonts w:ascii="Times New Roman" w:hAnsi="Times New Roman"/>
            <w:lang w:val="en-US"/>
          </w:rPr>
          <w:delText>C</w:delText>
        </w:r>
      </w:del>
      <w:r w:rsidRPr="00E834F0">
        <w:rPr>
          <w:rFonts w:ascii="Times New Roman" w:hAnsi="Times New Roman"/>
          <w:lang w:val="en-US"/>
        </w:rPr>
        <w:t>).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w:t>
      </w:r>
      <w:del w:id="184" w:author="Gabriel Nakamura" w:date="2023-06-13T14:29:00Z">
        <w:r w:rsidRPr="00E834F0" w:rsidDel="00853AD7">
          <w:rPr>
            <w:rFonts w:ascii="Times New Roman" w:hAnsi="Times New Roman"/>
            <w:lang w:val="en-US"/>
          </w:rPr>
          <w:delText>,</w:delText>
        </w:r>
      </w:del>
      <w:ins w:id="185" w:author="Gabriel Nakamura" w:date="2023-06-13T14:28:00Z">
        <w:r w:rsidR="00B1219E">
          <w:rPr>
            <w:rFonts w:ascii="Times New Roman" w:hAnsi="Times New Roman"/>
            <w:lang w:val="en-US"/>
          </w:rPr>
          <w:t xml:space="preserve"> and limited by the author’s backgrounds,</w:t>
        </w:r>
      </w:ins>
      <w:r w:rsidRPr="00E834F0">
        <w:rPr>
          <w:rFonts w:ascii="Times New Roman" w:hAnsi="Times New Roman"/>
          <w:lang w:val="en-US"/>
        </w:rPr>
        <w:t xml:space="preserve"> we believe they can be applied to </w:t>
      </w:r>
      <w:del w:id="186" w:author="Gabriel Nakamura" w:date="2023-06-13T14:28:00Z">
        <w:r w:rsidRPr="00E834F0" w:rsidDel="00853AD7">
          <w:rPr>
            <w:rFonts w:ascii="Times New Roman" w:hAnsi="Times New Roman"/>
            <w:lang w:val="en-US"/>
          </w:rPr>
          <w:delText xml:space="preserve">any </w:delText>
        </w:r>
      </w:del>
      <w:ins w:id="187" w:author="Gabriel Nakamura" w:date="2023-06-13T14:29:00Z">
        <w:r w:rsidR="00853AD7">
          <w:rPr>
            <w:rFonts w:ascii="Times New Roman" w:hAnsi="Times New Roman"/>
            <w:lang w:val="en-US"/>
          </w:rPr>
          <w:t>other scientific areas</w:t>
        </w:r>
      </w:ins>
      <w:del w:id="188" w:author="Gabriel Nakamura" w:date="2023-06-13T14:29:00Z">
        <w:r w:rsidRPr="00E834F0" w:rsidDel="00853AD7">
          <w:rPr>
            <w:rFonts w:ascii="Times New Roman" w:hAnsi="Times New Roman"/>
            <w:lang w:val="en-US"/>
          </w:rPr>
          <w:delText>scientific area</w:delText>
        </w:r>
      </w:del>
      <w:r w:rsidRPr="00E834F0">
        <w:rPr>
          <w:rFonts w:ascii="Times New Roman" w:hAnsi="Times New Roman"/>
          <w:lang w:val="en-US"/>
        </w:rPr>
        <w:t>.</w:t>
      </w:r>
    </w:p>
    <w:p w14:paraId="1AC9E4D2" w14:textId="77777777" w:rsidR="00A06950" w:rsidRPr="00966CC6" w:rsidRDefault="00A06950">
      <w:pPr>
        <w:pStyle w:val="Body"/>
        <w:spacing w:line="480" w:lineRule="auto"/>
        <w:rPr>
          <w:rFonts w:ascii="Times New Roman" w:eastAsia="Times New Roman" w:hAnsi="Times New Roman" w:cs="Times New Roman"/>
          <w:lang w:val="en-US"/>
        </w:rPr>
      </w:pPr>
    </w:p>
    <w:p w14:paraId="1AC9E4D3" w14:textId="77777777"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Action 1: Increasing diversity in scientific groups (journals, societies, and boarding members of scientific meetings/events)</w:t>
      </w:r>
    </w:p>
    <w:p w14:paraId="1AC9E4D4" w14:textId="597B8C99"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y does it matter? </w:t>
      </w:r>
      <w:r w:rsidRPr="00E834F0">
        <w:rPr>
          <w:rFonts w:ascii="Times New Roman" w:hAnsi="Times New Roman"/>
          <w:lang w:val="en-US"/>
        </w:rPr>
        <w:t xml:space="preserve">Since </w:t>
      </w:r>
      <w:commentRangeStart w:id="189"/>
      <w:r w:rsidRPr="00E834F0">
        <w:rPr>
          <w:rFonts w:ascii="Times New Roman" w:hAnsi="Times New Roman"/>
          <w:lang w:val="en-US"/>
        </w:rPr>
        <w:t>board</w:t>
      </w:r>
      <w:ins w:id="190" w:author="Gabriel Nakamura" w:date="2023-05-18T12:15:00Z">
        <w:r w:rsidR="00694A48" w:rsidRPr="00E834F0">
          <w:rPr>
            <w:rFonts w:ascii="Times New Roman" w:hAnsi="Times New Roman"/>
            <w:lang w:val="en-US"/>
          </w:rPr>
          <w:t xml:space="preserve"> </w:t>
        </w:r>
      </w:ins>
      <w:ins w:id="191" w:author="Gabriel Nakamura" w:date="2023-06-13T14:29:00Z">
        <w:r w:rsidR="00853AD7">
          <w:rPr>
            <w:rFonts w:ascii="Times New Roman" w:hAnsi="Times New Roman"/>
            <w:lang w:val="en-US"/>
          </w:rPr>
          <w:t>members</w:t>
        </w:r>
      </w:ins>
      <w:ins w:id="192" w:author="Gabriel Nakamura" w:date="2023-05-18T12:15:00Z">
        <w:r w:rsidR="00694A48" w:rsidRPr="00E834F0">
          <w:rPr>
            <w:rFonts w:ascii="Times New Roman" w:hAnsi="Times New Roman"/>
            <w:lang w:val="en-US"/>
          </w:rPr>
          <w:t xml:space="preserve"> of conferences</w:t>
        </w:r>
      </w:ins>
      <w:ins w:id="193" w:author="Gabriel Nakamura" w:date="2023-06-13T15:32:00Z">
        <w:r w:rsidR="00CE65F1">
          <w:rPr>
            <w:rFonts w:ascii="Times New Roman" w:hAnsi="Times New Roman"/>
            <w:lang w:val="en-US"/>
          </w:rPr>
          <w:t xml:space="preserve">, </w:t>
        </w:r>
      </w:ins>
      <w:ins w:id="194" w:author="Gabriel Nakamura" w:date="2023-05-18T12:15:00Z">
        <w:r w:rsidR="004070FA" w:rsidRPr="00E834F0">
          <w:rPr>
            <w:rFonts w:ascii="Times New Roman" w:hAnsi="Times New Roman"/>
            <w:lang w:val="en-US"/>
          </w:rPr>
          <w:t>editorial boards</w:t>
        </w:r>
      </w:ins>
      <w:ins w:id="195" w:author="Gabriel Nakamura" w:date="2023-06-13T14:29:00Z">
        <w:r w:rsidR="00853AD7">
          <w:rPr>
            <w:rFonts w:ascii="Times New Roman" w:hAnsi="Times New Roman"/>
            <w:lang w:val="en-US"/>
          </w:rPr>
          <w:t>,</w:t>
        </w:r>
      </w:ins>
      <w:ins w:id="196" w:author="Gabriel Nakamura" w:date="2023-05-18T12:16:00Z">
        <w:r w:rsidR="004070FA" w:rsidRPr="00E834F0">
          <w:rPr>
            <w:rFonts w:ascii="Times New Roman" w:hAnsi="Times New Roman"/>
            <w:lang w:val="en-US"/>
          </w:rPr>
          <w:t xml:space="preserve"> and societies</w:t>
        </w:r>
      </w:ins>
      <w:r w:rsidRPr="00E834F0">
        <w:rPr>
          <w:rFonts w:ascii="Times New Roman" w:hAnsi="Times New Roman"/>
          <w:lang w:val="en-US"/>
        </w:rPr>
        <w:t xml:space="preserve"> </w:t>
      </w:r>
      <w:del w:id="197" w:author="Gabriel Nakamura" w:date="2023-05-18T12:15:00Z">
        <w:r w:rsidRPr="00E834F0" w:rsidDel="004070FA">
          <w:rPr>
            <w:rFonts w:ascii="Times New Roman" w:hAnsi="Times New Roman"/>
            <w:lang w:val="en-US"/>
          </w:rPr>
          <w:delText>committees</w:delText>
        </w:r>
        <w:commentRangeEnd w:id="189"/>
        <w:r w:rsidRPr="00E834F0" w:rsidDel="004070FA">
          <w:rPr>
            <w:lang w:val="en-US"/>
            <w:rPrChange w:id="198" w:author="Gabriel Nakamura" w:date="2023-05-18T12:47:00Z">
              <w:rPr/>
            </w:rPrChange>
          </w:rPr>
          <w:commentReference w:id="189"/>
        </w:r>
        <w:r w:rsidRPr="00E834F0" w:rsidDel="004070FA">
          <w:rPr>
            <w:rFonts w:ascii="Times New Roman" w:hAnsi="Times New Roman"/>
            <w:lang w:val="en-US"/>
          </w:rPr>
          <w:delText xml:space="preserve"> </w:delText>
        </w:r>
      </w:del>
      <w:r w:rsidRPr="00E834F0">
        <w:rPr>
          <w:rFonts w:ascii="Times New Roman" w:hAnsi="Times New Roman"/>
          <w:lang w:val="en-US"/>
        </w:rPr>
        <w:t>are a non-random sample of ecological researchers and experts</w:t>
      </w:r>
      <w:r w:rsidR="00F0574D">
        <w:rPr>
          <w:rFonts w:ascii="Times New Roman" w:hAnsi="Times New Roman"/>
          <w:lang w:val="en-US"/>
        </w:rPr>
        <w:fldChar w:fldCharType="begin"/>
      </w:r>
      <w:r w:rsidR="00384864">
        <w:rPr>
          <w:rFonts w:ascii="Times New Roman" w:hAnsi="Times New Roman"/>
          <w:lang w:val="en-US"/>
        </w:rPr>
        <w:instrText xml:space="preserve"> ADDIN ZOTERO_ITEM CSL_CITATION {"citationID":"5sqcb1Fc","properties":{"formattedCitation":"\\super 18\\nosupersub{}","plainCitation":"18","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F0574D">
        <w:rPr>
          <w:rFonts w:ascii="Times New Roman" w:hAnsi="Times New Roman"/>
          <w:lang w:val="en-US"/>
        </w:rPr>
        <w:fldChar w:fldCharType="separate"/>
      </w:r>
      <w:r w:rsidR="00384864" w:rsidRPr="00384864">
        <w:rPr>
          <w:rFonts w:ascii="Times New Roman" w:hAnsi="Times New Roman" w:cs="Times New Roman"/>
          <w:vertAlign w:val="superscript"/>
        </w:rPr>
        <w:t>18</w:t>
      </w:r>
      <w:r w:rsidR="00F0574D">
        <w:rPr>
          <w:rFonts w:ascii="Times New Roman" w:hAnsi="Times New Roman"/>
          <w:lang w:val="en-US"/>
        </w:rPr>
        <w:fldChar w:fldCharType="end"/>
      </w:r>
      <w:r w:rsidRPr="00E834F0">
        <w:rPr>
          <w:rFonts w:ascii="Times New Roman" w:hAnsi="Times New Roman"/>
          <w:lang w:val="en-US"/>
        </w:rPr>
        <w:t xml:space="preserve">, their decisions are biased at certain </w:t>
      </w:r>
      <w:ins w:id="199" w:author="Gabriel Nakamura" w:date="2023-06-13T14:29:00Z">
        <w:r w:rsidR="00C77374">
          <w:rPr>
            <w:rFonts w:ascii="Times New Roman" w:hAnsi="Times New Roman"/>
            <w:lang w:val="en-US"/>
          </w:rPr>
          <w:t>extensions</w:t>
        </w:r>
      </w:ins>
      <w:del w:id="200" w:author="Gabriel Nakamura" w:date="2023-06-13T14:29:00Z">
        <w:r w:rsidRPr="00E834F0" w:rsidDel="00C77374">
          <w:rPr>
            <w:rFonts w:ascii="Times New Roman" w:hAnsi="Times New Roman"/>
            <w:lang w:val="en-US"/>
          </w:rPr>
          <w:delText>extension</w:delText>
        </w:r>
      </w:del>
      <w:r w:rsidRPr="00E834F0">
        <w:rPr>
          <w:rFonts w:ascii="Times New Roman" w:hAnsi="Times New Roman"/>
          <w:lang w:val="en-US"/>
        </w:rPr>
        <w:t xml:space="preserve"> to their personal experiences and backgrounds. Therefore, increasing the participation of historically excluded groups improves the decision-making process by amplifying and considering different points of view with diverse backgrounds and perspectives. </w:t>
      </w:r>
    </w:p>
    <w:p w14:paraId="1AC9E4D5" w14:textId="0E080374" w:rsidR="00A06950" w:rsidRPr="00966CC6" w:rsidRDefault="005C4229">
      <w:pPr>
        <w:pStyle w:val="Body"/>
        <w:spacing w:line="480" w:lineRule="auto"/>
        <w:rPr>
          <w:rFonts w:ascii="Times New Roman" w:eastAsia="Times New Roman" w:hAnsi="Times New Roman" w:cs="Times New Roman"/>
          <w:i/>
          <w:iCs/>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Journals and scientific societies must diversify their editorial and committee boards by including researchers from historically marginalized groups. Their participation in these spaces would help </w:t>
      </w:r>
      <w:del w:id="201" w:author="Gabriel Nakamura" w:date="2023-06-13T14:29:00Z">
        <w:r w:rsidRPr="00E834F0" w:rsidDel="00C77374">
          <w:rPr>
            <w:rFonts w:ascii="Times New Roman" w:hAnsi="Times New Roman"/>
            <w:lang w:val="en-US"/>
          </w:rPr>
          <w:delText xml:space="preserve">to </w:delText>
        </w:r>
      </w:del>
      <w:r w:rsidRPr="00E834F0">
        <w:rPr>
          <w:rFonts w:ascii="Times New Roman" w:hAnsi="Times New Roman"/>
          <w:lang w:val="en-US"/>
        </w:rPr>
        <w:t xml:space="preserve">identify and tackle specific problems faced by people </w:t>
      </w:r>
      <w:del w:id="202" w:author="Gabriel Nakamura" w:date="2023-06-13T14:29:00Z">
        <w:r w:rsidRPr="00E834F0" w:rsidDel="00C77374">
          <w:rPr>
            <w:rFonts w:ascii="Times New Roman" w:hAnsi="Times New Roman"/>
            <w:lang w:val="en-US"/>
          </w:rPr>
          <w:delText xml:space="preserve">from coming </w:delText>
        </w:r>
      </w:del>
      <w:r w:rsidRPr="00E834F0">
        <w:rPr>
          <w:rFonts w:ascii="Times New Roman" w:hAnsi="Times New Roman"/>
          <w:lang w:val="en-US"/>
        </w:rPr>
        <w:t xml:space="preserve">from different backgrounds. For example, non-native English speakers might face additional barriers to </w:t>
      </w:r>
      <w:ins w:id="203" w:author="Gabriel Nakamura" w:date="2023-06-13T14:30:00Z">
        <w:r w:rsidR="00C77374">
          <w:rPr>
            <w:rFonts w:ascii="Times New Roman" w:hAnsi="Times New Roman"/>
            <w:lang w:val="en-US"/>
          </w:rPr>
          <w:t>submitting</w:t>
        </w:r>
      </w:ins>
      <w:del w:id="204" w:author="Gabriel Nakamura" w:date="2023-06-13T14:30:00Z">
        <w:r w:rsidRPr="00E834F0" w:rsidDel="00C77374">
          <w:rPr>
            <w:rFonts w:ascii="Times New Roman" w:hAnsi="Times New Roman"/>
            <w:lang w:val="en-US"/>
          </w:rPr>
          <w:delText>submit</w:delText>
        </w:r>
      </w:del>
      <w:r w:rsidRPr="00E834F0">
        <w:rPr>
          <w:rFonts w:ascii="Times New Roman" w:hAnsi="Times New Roman"/>
          <w:lang w:val="en-US"/>
        </w:rPr>
        <w:t xml:space="preserve"> papers in English-only journals because of language. In response, the Society for the Study of Evolution provides cost-free English language editing for non-native English-speaking authors, reducing the language barriers to scientific publication</w:t>
      </w:r>
      <w:r w:rsidR="0090125A">
        <w:rPr>
          <w:rFonts w:ascii="Times New Roman" w:hAnsi="Times New Roman"/>
          <w:lang w:val="en-US"/>
        </w:rPr>
        <w:fldChar w:fldCharType="begin"/>
      </w:r>
      <w:r w:rsidR="00384864">
        <w:rPr>
          <w:rFonts w:ascii="Times New Roman" w:hAnsi="Times New Roman"/>
          <w:lang w:val="en-US"/>
        </w:rPr>
        <w:instrText xml:space="preserve"> ADDIN ZOTERO_ITEM CSL_CITATION {"citationID":"VU7Zxrb1","properties":{"formattedCitation":"\\super 19\\nosupersub{}","plainCitation":"19","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90125A">
        <w:rPr>
          <w:rFonts w:ascii="Times New Roman" w:hAnsi="Times New Roman"/>
          <w:lang w:val="en-US"/>
        </w:rPr>
        <w:fldChar w:fldCharType="separate"/>
      </w:r>
      <w:r w:rsidR="00384864" w:rsidRPr="00384864">
        <w:rPr>
          <w:rFonts w:ascii="Times New Roman" w:hAnsi="Times New Roman" w:cs="Times New Roman"/>
          <w:vertAlign w:val="superscript"/>
        </w:rPr>
        <w:t>19</w:t>
      </w:r>
      <w:r w:rsidR="0090125A">
        <w:rPr>
          <w:rFonts w:ascii="Times New Roman" w:hAnsi="Times New Roman"/>
          <w:lang w:val="en-US"/>
        </w:rPr>
        <w:fldChar w:fldCharType="end"/>
      </w:r>
      <w:r w:rsidRPr="00966CC6">
        <w:rPr>
          <w:rFonts w:ascii="Times New Roman" w:hAnsi="Times New Roman"/>
          <w:lang w:val="en-US"/>
        </w:rPr>
        <w:t>.</w:t>
      </w:r>
    </w:p>
    <w:p w14:paraId="1AC9E4D6" w14:textId="77777777" w:rsidR="00A06950" w:rsidRPr="00966CC6" w:rsidRDefault="00A06950">
      <w:pPr>
        <w:pStyle w:val="Body"/>
        <w:spacing w:line="480" w:lineRule="auto"/>
        <w:rPr>
          <w:rFonts w:ascii="Times New Roman" w:eastAsia="Times New Roman" w:hAnsi="Times New Roman" w:cs="Times New Roman"/>
          <w:lang w:val="en-US"/>
        </w:rPr>
      </w:pPr>
    </w:p>
    <w:p w14:paraId="1AC9E4D7"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2 </w:t>
      </w:r>
      <w:r w:rsidRPr="00E834F0">
        <w:rPr>
          <w:rFonts w:ascii="Times New Roman" w:hAnsi="Times New Roman"/>
          <w:i/>
          <w:iCs/>
          <w:lang w:val="en-US"/>
        </w:rPr>
        <w:t xml:space="preserve">– Reducing costs of open-access </w:t>
      </w:r>
      <w:proofErr w:type="gramStart"/>
      <w:r w:rsidRPr="00E834F0">
        <w:rPr>
          <w:rFonts w:ascii="Times New Roman" w:hAnsi="Times New Roman"/>
          <w:i/>
          <w:iCs/>
          <w:lang w:val="en-US"/>
        </w:rPr>
        <w:t>publications</w:t>
      </w:r>
      <w:proofErr w:type="gramEnd"/>
    </w:p>
    <w:p w14:paraId="1AC9E4D8" w14:textId="40C6650F"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Why does it matter?</w:t>
      </w:r>
      <w:r w:rsidRPr="00E834F0">
        <w:rPr>
          <w:rFonts w:ascii="Times New Roman" w:hAnsi="Times New Roman"/>
          <w:lang w:val="en-US"/>
        </w:rPr>
        <w:t xml:space="preserve"> Most publishers do not provide waivers for developing countries, making open access a privilege for Global North researchers</w:t>
      </w:r>
      <w:r w:rsidR="00A66B4E">
        <w:rPr>
          <w:rFonts w:ascii="Times New Roman" w:hAnsi="Times New Roman"/>
          <w:lang w:val="en-US"/>
        </w:rPr>
        <w:fldChar w:fldCharType="begin"/>
      </w:r>
      <w:r w:rsidR="00384864">
        <w:rPr>
          <w:rFonts w:ascii="Times New Roman" w:hAnsi="Times New Roman"/>
          <w:lang w:val="en-US"/>
        </w:rPr>
        <w:instrText xml:space="preserve"> ADDIN ZOTERO_ITEM CSL_CITATION {"citationID":"1HzcYmDR","properties":{"formattedCitation":"\\super 20\\nosupersub{}","plainCitation":"20","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A66B4E">
        <w:rPr>
          <w:rFonts w:ascii="Times New Roman" w:hAnsi="Times New Roman"/>
          <w:lang w:val="en-US"/>
        </w:rPr>
        <w:fldChar w:fldCharType="separate"/>
      </w:r>
      <w:r w:rsidR="00384864" w:rsidRPr="00384864">
        <w:rPr>
          <w:rFonts w:ascii="Times New Roman" w:hAnsi="Times New Roman" w:cs="Times New Roman"/>
          <w:vertAlign w:val="superscript"/>
        </w:rPr>
        <w:t>20</w:t>
      </w:r>
      <w:r w:rsidR="00A66B4E">
        <w:rPr>
          <w:rFonts w:ascii="Times New Roman" w:hAnsi="Times New Roman"/>
          <w:lang w:val="en-US"/>
        </w:rPr>
        <w:fldChar w:fldCharType="end"/>
      </w:r>
      <w:r w:rsidRPr="00E834F0">
        <w:rPr>
          <w:rFonts w:ascii="Times New Roman" w:hAnsi="Times New Roman"/>
          <w:lang w:val="en-US"/>
        </w:rPr>
        <w:t xml:space="preserve">. For example, if the open access </w:t>
      </w:r>
      <w:ins w:id="205" w:author="Gabriel Nakamura" w:date="2023-06-13T14:30:00Z">
        <w:r w:rsidR="00B979F4">
          <w:rPr>
            <w:rFonts w:ascii="Times New Roman" w:hAnsi="Times New Roman"/>
            <w:lang w:val="en-US"/>
          </w:rPr>
          <w:t>fee</w:t>
        </w:r>
      </w:ins>
      <w:del w:id="206" w:author="Gabriel Nakamura" w:date="2023-06-13T14:30:00Z">
        <w:r w:rsidRPr="00E834F0" w:rsidDel="00B979F4">
          <w:rPr>
            <w:rFonts w:ascii="Times New Roman" w:hAnsi="Times New Roman"/>
            <w:lang w:val="en-US"/>
          </w:rPr>
          <w:delText>fees</w:delText>
        </w:r>
      </w:del>
      <w:r w:rsidRPr="00E834F0">
        <w:rPr>
          <w:rFonts w:ascii="Times New Roman" w:hAnsi="Times New Roman"/>
          <w:lang w:val="en-US"/>
        </w:rPr>
        <w:t xml:space="preserve"> of a given journal is 4,000 </w:t>
      </w:r>
      <w:del w:id="207" w:author="Anonymous" w:date="2023-05-09T11:51:00Z">
        <w:r w:rsidRPr="00E834F0">
          <w:rPr>
            <w:rFonts w:ascii="Times New Roman" w:hAnsi="Times New Roman"/>
            <w:lang w:val="en-US"/>
            <w:rPrChange w:id="208" w:author="Gabriel Nakamura" w:date="2023-05-18T12:47:00Z">
              <w:rPr>
                <w:rFonts w:ascii="Times New Roman" w:hAnsi="Times New Roman"/>
                <w:lang w:val="pt-PT"/>
              </w:rPr>
            </w:rPrChange>
          </w:rPr>
          <w:delText>american</w:delText>
        </w:r>
      </w:del>
      <w:ins w:id="209" w:author="Anonymous" w:date="2023-05-09T11:51:00Z">
        <w:r w:rsidRPr="00E834F0">
          <w:rPr>
            <w:rFonts w:ascii="Times New Roman" w:hAnsi="Times New Roman"/>
            <w:lang w:val="en-US"/>
          </w:rPr>
          <w:t>United States</w:t>
        </w:r>
      </w:ins>
      <w:r w:rsidRPr="00E834F0">
        <w:rPr>
          <w:rFonts w:ascii="Times New Roman" w:hAnsi="Times New Roman"/>
          <w:lang w:val="en-US"/>
        </w:rPr>
        <w:t xml:space="preserve"> dollars, this would be equivalent to almost two monthly wages of an assistant professor in Brazil. Even when waivers are provided, the cost is often prohibitive, excluding most researchers from the Global South </w:t>
      </w:r>
      <w:ins w:id="210" w:author="Gabriel Nakamura" w:date="2023-06-13T14:30:00Z">
        <w:r w:rsidR="00B979F4">
          <w:rPr>
            <w:rFonts w:ascii="Times New Roman" w:hAnsi="Times New Roman"/>
            <w:lang w:val="en-US"/>
          </w:rPr>
          <w:t>from taking</w:t>
        </w:r>
      </w:ins>
      <w:del w:id="211" w:author="Gabriel Nakamura" w:date="2023-06-13T14:30:00Z">
        <w:r w:rsidRPr="00E834F0" w:rsidDel="00B979F4">
          <w:rPr>
            <w:rFonts w:ascii="Times New Roman" w:hAnsi="Times New Roman"/>
            <w:lang w:val="en-US"/>
          </w:rPr>
          <w:delText>to take</w:delText>
        </w:r>
      </w:del>
      <w:r w:rsidRPr="00E834F0">
        <w:rPr>
          <w:rFonts w:ascii="Times New Roman" w:hAnsi="Times New Roman"/>
          <w:lang w:val="en-US"/>
        </w:rPr>
        <w:t xml:space="preserve"> part in more globalized </w:t>
      </w:r>
      <w:ins w:id="212" w:author="Gabriel Nakamura" w:date="2023-06-13T14:30:00Z">
        <w:r w:rsidR="00B979F4">
          <w:rPr>
            <w:rFonts w:ascii="Times New Roman" w:hAnsi="Times New Roman"/>
            <w:lang w:val="en-US"/>
          </w:rPr>
          <w:t>publishing venues</w:t>
        </w:r>
      </w:ins>
      <w:del w:id="213" w:author="Gabriel Nakamura" w:date="2023-06-13T14:30:00Z">
        <w:r w:rsidRPr="00E834F0" w:rsidDel="00B979F4">
          <w:rPr>
            <w:rFonts w:ascii="Times New Roman" w:hAnsi="Times New Roman"/>
            <w:lang w:val="en-US"/>
          </w:rPr>
          <w:delText>venues of publishing</w:delText>
        </w:r>
      </w:del>
      <w:r w:rsidRPr="00E834F0">
        <w:rPr>
          <w:rFonts w:ascii="Times New Roman" w:hAnsi="Times New Roman"/>
          <w:lang w:val="en-US"/>
        </w:rPr>
        <w:t>.</w:t>
      </w:r>
    </w:p>
    <w:p w14:paraId="1AC9E4D9" w14:textId="731416E5"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at to do? </w:t>
      </w:r>
      <w:r w:rsidRPr="00E834F0">
        <w:rPr>
          <w:rFonts w:ascii="Times New Roman" w:hAnsi="Times New Roman"/>
          <w:lang w:val="en-US"/>
        </w:rPr>
        <w:t>Provide more waivers for Global South researchers</w:t>
      </w:r>
      <w:del w:id="214" w:author="Gabriel Nakamura" w:date="2023-06-13T14:30:00Z">
        <w:r w:rsidRPr="00E834F0" w:rsidDel="00B979F4">
          <w:rPr>
            <w:rFonts w:ascii="Times New Roman" w:hAnsi="Times New Roman"/>
            <w:lang w:val="en-US"/>
          </w:rPr>
          <w:delText>,</w:delText>
        </w:r>
      </w:del>
      <w:r w:rsidRPr="00E834F0">
        <w:rPr>
          <w:rFonts w:ascii="Times New Roman" w:hAnsi="Times New Roman"/>
          <w:lang w:val="en-US"/>
        </w:rPr>
        <w:t xml:space="preserve"> </w:t>
      </w:r>
      <w:ins w:id="215" w:author="Gabriel Nakamura" w:date="2023-06-13T14:30:00Z">
        <w:r w:rsidR="00B979F4">
          <w:rPr>
            <w:rFonts w:ascii="Times New Roman" w:hAnsi="Times New Roman"/>
            <w:lang w:val="en-US"/>
          </w:rPr>
          <w:t xml:space="preserve">and </w:t>
        </w:r>
      </w:ins>
      <w:r w:rsidRPr="00E834F0">
        <w:rPr>
          <w:rFonts w:ascii="Times New Roman" w:hAnsi="Times New Roman"/>
          <w:lang w:val="en-US"/>
        </w:rPr>
        <w:t xml:space="preserve">actively pursue partnerships with </w:t>
      </w:r>
      <w:commentRangeStart w:id="216"/>
      <w:r w:rsidRPr="00E834F0">
        <w:rPr>
          <w:rFonts w:ascii="Times New Roman" w:hAnsi="Times New Roman"/>
          <w:lang w:val="en-US"/>
        </w:rPr>
        <w:t xml:space="preserve">Global </w:t>
      </w:r>
      <w:del w:id="217" w:author="Gabriel Nakamura" w:date="2023-05-18T12:16:00Z">
        <w:r w:rsidRPr="00E834F0" w:rsidDel="00341BE1">
          <w:rPr>
            <w:rFonts w:ascii="Times New Roman" w:hAnsi="Times New Roman"/>
            <w:lang w:val="en-US"/>
          </w:rPr>
          <w:delText>South</w:delText>
        </w:r>
      </w:del>
      <w:commentRangeEnd w:id="216"/>
      <w:ins w:id="218" w:author="Gabriel Nakamura" w:date="2023-05-18T12:16:00Z">
        <w:r w:rsidR="00341BE1" w:rsidRPr="00E834F0">
          <w:rPr>
            <w:rFonts w:ascii="Times New Roman" w:hAnsi="Times New Roman"/>
            <w:lang w:val="en-US"/>
          </w:rPr>
          <w:t>North</w:t>
        </w:r>
      </w:ins>
      <w:r w:rsidRPr="00966CC6">
        <w:rPr>
          <w:lang w:val="en-US"/>
        </w:rPr>
        <w:commentReference w:id="216"/>
      </w:r>
      <w:r w:rsidRPr="00E834F0">
        <w:rPr>
          <w:rFonts w:ascii="Times New Roman" w:hAnsi="Times New Roman"/>
          <w:lang w:val="en-US"/>
        </w:rPr>
        <w:t xml:space="preserve"> institutions to cover fees. </w:t>
      </w:r>
    </w:p>
    <w:p w14:paraId="1AC9E4DA" w14:textId="77777777" w:rsidR="00A06950" w:rsidRPr="00966CC6" w:rsidRDefault="00A06950">
      <w:pPr>
        <w:pStyle w:val="Body"/>
        <w:spacing w:line="480" w:lineRule="auto"/>
        <w:rPr>
          <w:rFonts w:ascii="Times New Roman" w:eastAsia="Times New Roman" w:hAnsi="Times New Roman" w:cs="Times New Roman"/>
          <w:lang w:val="en-US"/>
        </w:rPr>
      </w:pPr>
    </w:p>
    <w:p w14:paraId="1AC9E4DB" w14:textId="77777777" w:rsidR="00A06950" w:rsidRPr="00966CC6" w:rsidRDefault="005C4229">
      <w:pPr>
        <w:pStyle w:val="Body"/>
        <w:spacing w:line="480" w:lineRule="auto"/>
        <w:rPr>
          <w:rFonts w:ascii="Times New Roman" w:eastAsia="Times New Roman" w:hAnsi="Times New Roman" w:cs="Times New Roman"/>
          <w:i/>
          <w:iCs/>
          <w:lang w:val="en-US"/>
        </w:rPr>
      </w:pPr>
      <w:r w:rsidRPr="00966CC6">
        <w:rPr>
          <w:rFonts w:ascii="Times New Roman" w:hAnsi="Times New Roman"/>
          <w:i/>
          <w:iCs/>
          <w:lang w:val="en-US"/>
        </w:rPr>
        <w:t xml:space="preserve">Action 3 </w:t>
      </w:r>
      <w:r w:rsidRPr="00E834F0">
        <w:rPr>
          <w:rFonts w:ascii="Times New Roman" w:hAnsi="Times New Roman"/>
          <w:i/>
          <w:iCs/>
          <w:lang w:val="en-US"/>
        </w:rPr>
        <w:t xml:space="preserve">– Referencing the Global South </w:t>
      </w:r>
      <w:proofErr w:type="gramStart"/>
      <w:r w:rsidRPr="00E834F0">
        <w:rPr>
          <w:rFonts w:ascii="Times New Roman" w:hAnsi="Times New Roman"/>
          <w:i/>
          <w:iCs/>
          <w:lang w:val="en-US"/>
        </w:rPr>
        <w:t>expertise</w:t>
      </w:r>
      <w:proofErr w:type="gramEnd"/>
    </w:p>
    <w:p w14:paraId="1AC9E4DC" w14:textId="44C2AEB1"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Why does it matter?</w:t>
      </w:r>
      <w:r w:rsidRPr="00E834F0">
        <w:rPr>
          <w:rFonts w:ascii="Times New Roman" w:hAnsi="Times New Roman"/>
          <w:lang w:val="en-US"/>
        </w:rPr>
        <w:t xml:space="preserve"> Modern science requires finding solutions that are adequate for different contexts. </w:t>
      </w:r>
      <w:r w:rsidRPr="00966CC6">
        <w:rPr>
          <w:rFonts w:ascii="Times New Roman" w:hAnsi="Times New Roman"/>
          <w:lang w:val="en-US"/>
        </w:rPr>
        <w:t>S</w:t>
      </w:r>
      <w:r w:rsidRPr="00E834F0">
        <w:rPr>
          <w:rFonts w:ascii="Times New Roman" w:hAnsi="Times New Roman"/>
          <w:lang w:val="en-US"/>
        </w:rPr>
        <w:t xml:space="preserve">tudents and researchers are </w:t>
      </w:r>
      <w:ins w:id="219" w:author="Gabriel Nakamura" w:date="2023-06-13T14:31:00Z">
        <w:r w:rsidR="001F4D1D">
          <w:rPr>
            <w:rFonts w:ascii="Times New Roman" w:hAnsi="Times New Roman"/>
            <w:lang w:val="en-US"/>
          </w:rPr>
          <w:t>exposed mainly</w:t>
        </w:r>
      </w:ins>
      <w:del w:id="220" w:author="Gabriel Nakamura" w:date="2023-06-13T14:31:00Z">
        <w:r w:rsidRPr="00E834F0" w:rsidDel="001F4D1D">
          <w:rPr>
            <w:rFonts w:ascii="Times New Roman" w:hAnsi="Times New Roman"/>
            <w:lang w:val="en-US"/>
          </w:rPr>
          <w:delText>exposed mostly</w:delText>
        </w:r>
      </w:del>
      <w:r w:rsidRPr="00E834F0">
        <w:rPr>
          <w:rFonts w:ascii="Times New Roman" w:hAnsi="Times New Roman"/>
          <w:lang w:val="en-US"/>
        </w:rPr>
        <w:t xml:space="preserve"> to the science produced by the Global North in their curricula, </w:t>
      </w:r>
      <w:proofErr w:type="spellStart"/>
      <w:r w:rsidRPr="00E834F0">
        <w:rPr>
          <w:rFonts w:ascii="Times New Roman" w:hAnsi="Times New Roman"/>
          <w:lang w:val="en-US"/>
        </w:rPr>
        <w:t>texbooks</w:t>
      </w:r>
      <w:proofErr w:type="spellEnd"/>
      <w:r w:rsidR="00A66B4E">
        <w:rPr>
          <w:rFonts w:ascii="Times New Roman" w:hAnsi="Times New Roman"/>
          <w:lang w:val="en-US"/>
        </w:rPr>
        <w:fldChar w:fldCharType="begin"/>
      </w:r>
      <w:r w:rsidR="00384864">
        <w:rPr>
          <w:rFonts w:ascii="Times New Roman" w:hAnsi="Times New Roman"/>
          <w:lang w:val="en-US"/>
        </w:rPr>
        <w:instrText xml:space="preserve"> ADDIN ZOTERO_ITEM CSL_CITATION {"citationID":"HCMZh7Yc","properties":{"formattedCitation":"\\super 21\\nosupersub{}","plainCitation":"21","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A66B4E">
        <w:rPr>
          <w:rFonts w:ascii="Times New Roman" w:hAnsi="Times New Roman"/>
          <w:lang w:val="en-US"/>
        </w:rPr>
        <w:fldChar w:fldCharType="separate"/>
      </w:r>
      <w:r w:rsidR="00384864" w:rsidRPr="00384864">
        <w:rPr>
          <w:rFonts w:ascii="Times New Roman" w:hAnsi="Times New Roman" w:cs="Times New Roman"/>
          <w:vertAlign w:val="superscript"/>
        </w:rPr>
        <w:t>21</w:t>
      </w:r>
      <w:r w:rsidR="00A66B4E">
        <w:rPr>
          <w:rFonts w:ascii="Times New Roman" w:hAnsi="Times New Roman"/>
          <w:lang w:val="en-US"/>
        </w:rPr>
        <w:fldChar w:fldCharType="end"/>
      </w:r>
      <w:ins w:id="221" w:author="Gabriel Nakamura" w:date="2023-06-08T11:16:00Z">
        <w:r w:rsidR="00A66B4E">
          <w:rPr>
            <w:rFonts w:ascii="Times New Roman" w:hAnsi="Times New Roman"/>
            <w:lang w:val="en-US"/>
          </w:rPr>
          <w:t xml:space="preserve">, </w:t>
        </w:r>
      </w:ins>
      <w:del w:id="222" w:author="Gabriel Nakamura" w:date="2023-05-18T12:17:00Z">
        <w:r w:rsidRPr="00E834F0" w:rsidDel="00A761BD">
          <w:rPr>
            <w:rFonts w:ascii="Times New Roman" w:hAnsi="Times New Roman"/>
            <w:lang w:val="en-US"/>
            <w:rPrChange w:id="223" w:author="Gabriel Nakamura" w:date="2023-05-18T12:47:00Z">
              <w:rPr>
                <w:rFonts w:ascii="Times New Roman" w:hAnsi="Times New Roman"/>
              </w:rPr>
            </w:rPrChange>
          </w:rPr>
          <w:delText>(</w:delText>
        </w:r>
        <w:commentRangeStart w:id="224"/>
        <w:r w:rsidRPr="00E834F0" w:rsidDel="00A761BD">
          <w:rPr>
            <w:rFonts w:ascii="Times New Roman" w:hAnsi="Times New Roman"/>
            <w:lang w:val="en-US"/>
            <w:rPrChange w:id="225" w:author="Gabriel Nakamura" w:date="2023-05-18T12:47:00Z">
              <w:rPr>
                <w:rFonts w:ascii="Times New Roman" w:hAnsi="Times New Roman"/>
              </w:rPr>
            </w:rPrChange>
          </w:rPr>
          <w:delText>REF</w:delText>
        </w:r>
      </w:del>
      <w:commentRangeEnd w:id="224"/>
      <w:r w:rsidRPr="00966CC6">
        <w:rPr>
          <w:lang w:val="en-US"/>
        </w:rPr>
        <w:commentReference w:id="224"/>
      </w:r>
      <w:del w:id="226" w:author="Gabriel Nakamura" w:date="2023-05-18T12:17:00Z">
        <w:r w:rsidRPr="00E834F0" w:rsidDel="00A761BD">
          <w:rPr>
            <w:rFonts w:ascii="Times New Roman" w:hAnsi="Times New Roman"/>
            <w:lang w:val="en-US"/>
          </w:rPr>
          <w:delText xml:space="preserve">) </w:delText>
        </w:r>
      </w:del>
      <w:r w:rsidRPr="00E834F0">
        <w:rPr>
          <w:rFonts w:ascii="Times New Roman" w:hAnsi="Times New Roman"/>
          <w:lang w:val="en-US"/>
        </w:rPr>
        <w:t xml:space="preserve">and articles, providing them </w:t>
      </w:r>
      <w:ins w:id="227" w:author="Gabriel Nakamura" w:date="2023-06-13T14:31:00Z">
        <w:r w:rsidR="001F4D1D">
          <w:rPr>
            <w:rFonts w:ascii="Times New Roman" w:hAnsi="Times New Roman"/>
            <w:lang w:val="en-US"/>
          </w:rPr>
          <w:t xml:space="preserve">with </w:t>
        </w:r>
      </w:ins>
      <w:r w:rsidRPr="00E834F0">
        <w:rPr>
          <w:rFonts w:ascii="Times New Roman" w:hAnsi="Times New Roman"/>
          <w:lang w:val="en-US"/>
        </w:rPr>
        <w:t xml:space="preserve">a limited overview of potential solutions to global problems. For students and researchers, amplifying their sources or information to the Global South increase the capacity </w:t>
      </w:r>
      <w:ins w:id="228" w:author="Gabriel Nakamura" w:date="2023-06-13T15:33:00Z">
        <w:r w:rsidR="005B4923">
          <w:rPr>
            <w:rFonts w:ascii="Times New Roman" w:hAnsi="Times New Roman"/>
            <w:lang w:val="en-US"/>
          </w:rPr>
          <w:t>for</w:t>
        </w:r>
      </w:ins>
      <w:del w:id="229" w:author="Gabriel Nakamura" w:date="2023-06-13T15:33:00Z">
        <w:r w:rsidRPr="00E834F0" w:rsidDel="005B4923">
          <w:rPr>
            <w:rFonts w:ascii="Times New Roman" w:hAnsi="Times New Roman"/>
            <w:lang w:val="en-US"/>
          </w:rPr>
          <w:delText>of</w:delText>
        </w:r>
      </w:del>
      <w:r w:rsidRPr="00E834F0">
        <w:rPr>
          <w:rFonts w:ascii="Times New Roman" w:hAnsi="Times New Roman"/>
          <w:lang w:val="en-US"/>
        </w:rPr>
        <w:t xml:space="preserve"> generalization, the understanding of contextual environmental and socioeconomic factors affecting biodiversity, and social engagement</w:t>
      </w:r>
      <w:r w:rsidR="00CC44EB">
        <w:rPr>
          <w:rFonts w:ascii="Times New Roman" w:hAnsi="Times New Roman"/>
          <w:lang w:val="en-US"/>
        </w:rPr>
        <w:fldChar w:fldCharType="begin"/>
      </w:r>
      <w:r w:rsidR="00384864">
        <w:rPr>
          <w:rFonts w:ascii="Times New Roman" w:hAnsi="Times New Roman"/>
          <w:lang w:val="en-US"/>
        </w:rPr>
        <w:instrText xml:space="preserve"> ADDIN ZOTERO_ITEM CSL_CITATION {"citationID":"sub8NSKG","properties":{"formattedCitation":"\\super 22\\nosupersub{}","plainCitation":"22","noteIndex":0},"citationItems":[{"id":4196,"uris":["http://zotero.org/users/9795555/items/TCSC2WX7"],"itemData":{"id":4196,"type":"article-journal","container-title":"Biotropica","DOI":"10.1111/btp.12967","ISSN":"0006-3606, 1744-7429","issue":"4","journalAbbreviation":"Biotropica","language":"en","page":"994-1003","source":"DOI.org (Crossref)","title":"Fostering local </w:instrText>
      </w:r>
      <w:r w:rsidR="00384864">
        <w:rPr>
          <w:rFonts w:ascii="Times New Roman" w:hAnsi="Times New Roman" w:hint="eastAsia"/>
          <w:lang w:val="en-US"/>
        </w:rPr>
        <w:instrText>involvement for biodiversity conservation in tropical regions: Lessons from Madagascar during the COVID</w:instrText>
      </w:r>
      <w:r w:rsidR="00384864">
        <w:rPr>
          <w:rFonts w:ascii="Times New Roman" w:hAnsi="Times New Roman" w:hint="eastAsia"/>
          <w:lang w:val="en-US"/>
        </w:rPr>
        <w:instrText>‐</w:instrText>
      </w:r>
      <w:r w:rsidR="00384864">
        <w:rPr>
          <w:rFonts w:ascii="Times New Roman" w:hAnsi="Times New Roman" w:hint="eastAsia"/>
          <w:lang w:val="en-US"/>
        </w:rPr>
        <w:instrText>19 pandemic","title-short":"Fostering local involvement for biodiversity conservation in tropical regions","volume":"53","author":[{"family":"Razanatso</w:instrText>
      </w:r>
      <w:r w:rsidR="00384864">
        <w:rPr>
          <w:rFonts w:ascii="Times New Roman" w:hAnsi="Times New Roman"/>
          <w:lang w:val="en-US"/>
        </w:rPr>
        <w:instrText xml:space="preserve">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CC44EB">
        <w:rPr>
          <w:rFonts w:ascii="Times New Roman" w:hAnsi="Times New Roman"/>
          <w:lang w:val="en-US"/>
        </w:rPr>
        <w:fldChar w:fldCharType="separate"/>
      </w:r>
      <w:r w:rsidR="00384864" w:rsidRPr="00384864">
        <w:rPr>
          <w:rFonts w:ascii="Times New Roman" w:hAnsi="Times New Roman" w:cs="Times New Roman"/>
          <w:vertAlign w:val="superscript"/>
        </w:rPr>
        <w:t>22</w:t>
      </w:r>
      <w:r w:rsidR="00CC44EB">
        <w:rPr>
          <w:rFonts w:ascii="Times New Roman" w:hAnsi="Times New Roman"/>
          <w:lang w:val="en-US"/>
        </w:rPr>
        <w:fldChar w:fldCharType="end"/>
      </w:r>
      <w:r w:rsidRPr="00E834F0">
        <w:rPr>
          <w:rFonts w:ascii="Times New Roman" w:hAnsi="Times New Roman"/>
          <w:lang w:val="en-US"/>
        </w:rPr>
        <w:t>. For researchers at the Global South, the increasing recognition of our work means increasing citations that might boost our careers and potential collaboration with Global North researchers</w:t>
      </w:r>
      <w:r w:rsidRPr="00966CC6">
        <w:rPr>
          <w:rFonts w:ascii="Times New Roman" w:hAnsi="Times New Roman"/>
          <w:vertAlign w:val="superscript"/>
          <w:lang w:val="en-US"/>
        </w:rPr>
        <w:t>12</w:t>
      </w:r>
      <w:r w:rsidRPr="00966CC6">
        <w:rPr>
          <w:rFonts w:ascii="Times New Roman" w:hAnsi="Times New Roman"/>
          <w:lang w:val="en-US"/>
        </w:rPr>
        <w:t>.</w:t>
      </w:r>
    </w:p>
    <w:p w14:paraId="1AC9E4DD" w14:textId="12F6B0EA"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i/>
          <w:iCs/>
          <w:lang w:val="en-US"/>
        </w:rPr>
        <w:t xml:space="preserve">What to do? </w:t>
      </w:r>
      <w:r w:rsidRPr="00E834F0">
        <w:rPr>
          <w:rFonts w:ascii="Times New Roman" w:hAnsi="Times New Roman"/>
          <w:lang w:val="en-US"/>
        </w:rPr>
        <w:t xml:space="preserve">Researchers and professors should familiarize </w:t>
      </w:r>
      <w:ins w:id="230" w:author="Gabriel Nakamura" w:date="2023-06-13T14:31:00Z">
        <w:r w:rsidR="001F4D1D">
          <w:rPr>
            <w:rFonts w:ascii="Times New Roman" w:hAnsi="Times New Roman"/>
            <w:lang w:val="en-US"/>
          </w:rPr>
          <w:t xml:space="preserve">themselves </w:t>
        </w:r>
      </w:ins>
      <w:r w:rsidRPr="00E834F0">
        <w:rPr>
          <w:rFonts w:ascii="Times New Roman" w:hAnsi="Times New Roman"/>
          <w:lang w:val="en-US"/>
        </w:rPr>
        <w:t xml:space="preserve">with the literature produced by Global South researchers, especially when working with tropical ecology. Authors from the Global North must check if their references do not neglect relevant articles and examples from the Global South. </w:t>
      </w:r>
      <w:commentRangeStart w:id="231"/>
      <w:r w:rsidRPr="00E834F0">
        <w:rPr>
          <w:rFonts w:ascii="Times New Roman" w:hAnsi="Times New Roman"/>
          <w:lang w:val="en-US"/>
        </w:rPr>
        <w:t>Publishers and editors might demand more globalized examples or suggest literature when necessary.</w:t>
      </w:r>
      <w:ins w:id="232" w:author="Gabriel Nakamura" w:date="2023-05-18T12:18:00Z">
        <w:r w:rsidR="00374417" w:rsidRPr="00E834F0">
          <w:rPr>
            <w:rFonts w:ascii="Times New Roman" w:hAnsi="Times New Roman"/>
            <w:lang w:val="en-US"/>
          </w:rPr>
          <w:t xml:space="preserve"> A</w:t>
        </w:r>
        <w:r w:rsidR="0066219D" w:rsidRPr="00E834F0">
          <w:rPr>
            <w:rFonts w:ascii="Times New Roman" w:hAnsi="Times New Roman"/>
            <w:lang w:val="en-US"/>
          </w:rPr>
          <w:t xml:space="preserve"> starting point could b</w:t>
        </w:r>
      </w:ins>
      <w:ins w:id="233" w:author="Gabriel Nakamura" w:date="2023-05-18T12:19:00Z">
        <w:r w:rsidR="0066219D" w:rsidRPr="00E834F0">
          <w:rPr>
            <w:rFonts w:ascii="Times New Roman" w:hAnsi="Times New Roman"/>
            <w:lang w:val="en-US"/>
          </w:rPr>
          <w:t xml:space="preserve">e explicitly </w:t>
        </w:r>
      </w:ins>
      <w:ins w:id="234" w:author="Gabriel Nakamura" w:date="2023-06-07T14:44:00Z">
        <w:r w:rsidR="007C2550" w:rsidRPr="00E834F0">
          <w:rPr>
            <w:rFonts w:ascii="Times New Roman" w:hAnsi="Times New Roman"/>
            <w:lang w:val="en-US"/>
          </w:rPr>
          <w:t>encouraging</w:t>
        </w:r>
      </w:ins>
      <w:ins w:id="235" w:author="Gabriel Nakamura" w:date="2023-05-18T12:28:00Z">
        <w:r w:rsidR="005F1D93" w:rsidRPr="00E834F0">
          <w:rPr>
            <w:rFonts w:ascii="Times New Roman" w:hAnsi="Times New Roman"/>
            <w:lang w:val="en-US"/>
          </w:rPr>
          <w:t xml:space="preserve"> reviewer</w:t>
        </w:r>
      </w:ins>
      <w:ins w:id="236" w:author="Gabriel Nakamura" w:date="2023-06-07T14:44:00Z">
        <w:r w:rsidR="007C2550">
          <w:rPr>
            <w:rFonts w:ascii="Times New Roman" w:hAnsi="Times New Roman"/>
            <w:lang w:val="en-US"/>
          </w:rPr>
          <w:t>s</w:t>
        </w:r>
      </w:ins>
      <w:ins w:id="237" w:author="Gabriel Nakamura" w:date="2023-05-18T12:28:00Z">
        <w:r w:rsidR="005F1D93" w:rsidRPr="00E834F0">
          <w:rPr>
            <w:rFonts w:ascii="Times New Roman" w:hAnsi="Times New Roman"/>
            <w:lang w:val="en-US"/>
          </w:rPr>
          <w:t xml:space="preserve"> </w:t>
        </w:r>
      </w:ins>
      <w:ins w:id="238" w:author="Gabriel Nakamura" w:date="2023-05-18T12:20:00Z">
        <w:r w:rsidR="00431935" w:rsidRPr="00E834F0">
          <w:rPr>
            <w:rFonts w:ascii="Times New Roman" w:hAnsi="Times New Roman"/>
            <w:lang w:val="en-US"/>
          </w:rPr>
          <w:t xml:space="preserve">to </w:t>
        </w:r>
      </w:ins>
      <w:ins w:id="239" w:author="Gabriel Nakamura" w:date="2023-06-13T14:31:00Z">
        <w:r w:rsidR="001F4D1D">
          <w:rPr>
            <w:rFonts w:ascii="Times New Roman" w:hAnsi="Times New Roman"/>
            <w:lang w:val="en-US"/>
          </w:rPr>
          <w:t xml:space="preserve">be </w:t>
        </w:r>
      </w:ins>
      <w:ins w:id="240" w:author="Gabriel Nakamura" w:date="2023-05-18T12:29:00Z">
        <w:r w:rsidR="00634EA7" w:rsidRPr="00E834F0">
          <w:rPr>
            <w:rFonts w:ascii="Times New Roman" w:hAnsi="Times New Roman"/>
            <w:lang w:val="en-US"/>
          </w:rPr>
          <w:t xml:space="preserve">aware of possible </w:t>
        </w:r>
      </w:ins>
      <w:ins w:id="241" w:author="Gabriel Nakamura" w:date="2023-06-13T14:31:00Z">
        <w:r w:rsidR="006B365B">
          <w:rPr>
            <w:rFonts w:ascii="Times New Roman" w:hAnsi="Times New Roman"/>
            <w:lang w:val="en-US"/>
          </w:rPr>
          <w:t>citation bias</w:t>
        </w:r>
      </w:ins>
      <w:ins w:id="242" w:author="Gabriel Nakamura" w:date="2023-05-18T12:29:00Z">
        <w:r w:rsidR="00634EA7" w:rsidRPr="00E834F0">
          <w:rPr>
            <w:rFonts w:ascii="Times New Roman" w:hAnsi="Times New Roman"/>
            <w:lang w:val="en-US"/>
          </w:rPr>
          <w:t>.</w:t>
        </w:r>
      </w:ins>
      <w:r w:rsidRPr="00E834F0">
        <w:rPr>
          <w:rFonts w:ascii="Times New Roman" w:hAnsi="Times New Roman"/>
          <w:lang w:val="en-US"/>
        </w:rPr>
        <w:t xml:space="preserve"> </w:t>
      </w:r>
      <w:commentRangeEnd w:id="231"/>
      <w:r w:rsidRPr="00966CC6">
        <w:rPr>
          <w:lang w:val="en-US"/>
        </w:rPr>
        <w:commentReference w:id="231"/>
      </w:r>
    </w:p>
    <w:p w14:paraId="1AC9E4DE" w14:textId="77777777" w:rsidR="00A06950" w:rsidRPr="00966CC6" w:rsidRDefault="00A06950">
      <w:pPr>
        <w:pStyle w:val="Body"/>
        <w:spacing w:line="480" w:lineRule="auto"/>
        <w:rPr>
          <w:rFonts w:ascii="Times New Roman" w:eastAsia="Times New Roman" w:hAnsi="Times New Roman" w:cs="Times New Roman"/>
          <w:lang w:val="en-US"/>
        </w:rPr>
      </w:pPr>
    </w:p>
    <w:p w14:paraId="1AC9E4DF"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Towards a contra-colonial science</w:t>
      </w:r>
    </w:p>
    <w:p w14:paraId="1AC9E4E0" w14:textId="67C76922" w:rsidR="00A06950" w:rsidRPr="00966CC6"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Research institutes</w:t>
      </w:r>
      <w:ins w:id="243" w:author="Gabriel Nakamura" w:date="2023-05-18T12:30:00Z">
        <w:r w:rsidR="0043792D" w:rsidRPr="00E834F0">
          <w:rPr>
            <w:rFonts w:ascii="Times New Roman" w:hAnsi="Times New Roman"/>
            <w:lang w:val="en-US"/>
          </w:rPr>
          <w:t xml:space="preserve"> in</w:t>
        </w:r>
      </w:ins>
      <w:del w:id="244" w:author="Gabriel Nakamura" w:date="2023-05-18T12:30:00Z">
        <w:r w:rsidRPr="00E834F0" w:rsidDel="0043792D">
          <w:rPr>
            <w:rFonts w:ascii="Times New Roman" w:hAnsi="Times New Roman"/>
            <w:lang w:val="en-US"/>
          </w:rPr>
          <w:delText xml:space="preserve"> </w:delText>
        </w:r>
        <w:commentRangeStart w:id="245"/>
        <w:r w:rsidRPr="00E834F0" w:rsidDel="0043792D">
          <w:rPr>
            <w:rFonts w:ascii="Times New Roman" w:hAnsi="Times New Roman"/>
            <w:lang w:val="en-US"/>
          </w:rPr>
          <w:delText>outside</w:delText>
        </w:r>
      </w:del>
      <w:commentRangeEnd w:id="245"/>
      <w:r w:rsidRPr="00966CC6">
        <w:rPr>
          <w:lang w:val="en-US"/>
        </w:rPr>
        <w:commentReference w:id="245"/>
      </w:r>
      <w:r w:rsidRPr="00E834F0">
        <w:rPr>
          <w:rFonts w:ascii="Times New Roman" w:hAnsi="Times New Roman"/>
          <w:lang w:val="en-US"/>
        </w:rPr>
        <w:t xml:space="preserve"> the Global South still have a long way ahead when compared with the Global North institutes regarding the number of publications (in terms of quantity), and different factors can explain this</w:t>
      </w:r>
      <w:ins w:id="246" w:author="Gabriel Nakamura" w:date="2023-06-08T09:23:00Z">
        <w:r w:rsidR="002D311F">
          <w:rPr>
            <w:rFonts w:ascii="Times New Roman" w:hAnsi="Times New Roman"/>
            <w:lang w:val="en-US"/>
          </w:rPr>
          <w:t xml:space="preserve"> (including local conditions o</w:t>
        </w:r>
      </w:ins>
      <w:ins w:id="247" w:author="Gabriel Nakamura" w:date="2023-06-08T09:24:00Z">
        <w:r w:rsidR="002D311F">
          <w:rPr>
            <w:rFonts w:ascii="Times New Roman" w:hAnsi="Times New Roman"/>
            <w:lang w:val="en-US"/>
          </w:rPr>
          <w:t xml:space="preserve">f research institutes in </w:t>
        </w:r>
      </w:ins>
      <w:ins w:id="248" w:author="Gabriel Nakamura" w:date="2023-06-13T14:31:00Z">
        <w:r w:rsidR="006B365B">
          <w:rPr>
            <w:rFonts w:ascii="Times New Roman" w:hAnsi="Times New Roman"/>
            <w:lang w:val="en-US"/>
          </w:rPr>
          <w:t xml:space="preserve">the </w:t>
        </w:r>
      </w:ins>
      <w:ins w:id="249" w:author="Gabriel Nakamura" w:date="2023-06-08T09:24:00Z">
        <w:r w:rsidR="002D311F">
          <w:rPr>
            <w:rFonts w:ascii="Times New Roman" w:hAnsi="Times New Roman"/>
            <w:lang w:val="en-US"/>
          </w:rPr>
          <w:t>Global South</w:t>
        </w:r>
      </w:ins>
      <w:ins w:id="250" w:author="Gabriel Nakamura" w:date="2023-06-08T09:23:00Z">
        <w:r w:rsidR="002D311F">
          <w:rPr>
            <w:rFonts w:ascii="Times New Roman" w:hAnsi="Times New Roman"/>
            <w:lang w:val="en-US"/>
          </w:rPr>
          <w:t>)</w:t>
        </w:r>
      </w:ins>
      <w:r w:rsidRPr="00E834F0">
        <w:rPr>
          <w:rFonts w:ascii="Times New Roman" w:hAnsi="Times New Roman"/>
          <w:lang w:val="en-US"/>
        </w:rPr>
        <w:t xml:space="preserve">. However, in terms of quality, numerous examples of universities and research groups of excellence in the Global South are a reference in different areas of Ecology and Evolution (not to mention other </w:t>
      </w:r>
      <w:ins w:id="251" w:author="Gabriel Nakamura" w:date="2023-06-13T14:32:00Z">
        <w:r w:rsidR="006B365B">
          <w:rPr>
            <w:rFonts w:ascii="Times New Roman" w:hAnsi="Times New Roman"/>
            <w:lang w:val="en-US"/>
          </w:rPr>
          <w:t>regions of</w:t>
        </w:r>
      </w:ins>
      <w:del w:id="252" w:author="Gabriel Nakamura" w:date="2023-06-13T14:32:00Z">
        <w:r w:rsidRPr="00E834F0" w:rsidDel="006B365B">
          <w:rPr>
            <w:rFonts w:ascii="Times New Roman" w:hAnsi="Times New Roman"/>
            <w:lang w:val="en-US"/>
          </w:rPr>
          <w:delText>areas in</w:delText>
        </w:r>
      </w:del>
      <w:r w:rsidRPr="00E834F0">
        <w:rPr>
          <w:rFonts w:ascii="Times New Roman" w:hAnsi="Times New Roman"/>
          <w:lang w:val="en-US"/>
        </w:rPr>
        <w:t xml:space="preserve"> STEM), even struggling with reduced budgets and various forms of historical colonialism. Here we suggested three simple actions that can dramatically change the </w:t>
      </w:r>
      <w:r w:rsidRPr="00966CC6">
        <w:rPr>
          <w:rFonts w:ascii="Times New Roman" w:hAnsi="Times New Roman"/>
          <w:i/>
          <w:iCs/>
          <w:lang w:val="en-US"/>
        </w:rPr>
        <w:t>status quo</w:t>
      </w:r>
      <w:r w:rsidRPr="00E834F0">
        <w:rPr>
          <w:rFonts w:ascii="Times New Roman" w:hAnsi="Times New Roman"/>
          <w:lang w:val="en-US"/>
        </w:rPr>
        <w:t xml:space="preserve"> of scientific knowledge. Recognizing intellectual colonialism practices is the first step, but not enough if </w:t>
      </w:r>
      <w:ins w:id="253" w:author="Gabriel Nakamura" w:date="2023-06-13T14:32:00Z">
        <w:r w:rsidR="006B365B">
          <w:rPr>
            <w:rFonts w:ascii="Times New Roman" w:hAnsi="Times New Roman"/>
            <w:lang w:val="en-US"/>
          </w:rPr>
          <w:t>scientific practitioners aim</w:t>
        </w:r>
      </w:ins>
      <w:del w:id="254" w:author="Gabriel Nakamura" w:date="2023-06-13T14:32:00Z">
        <w:r w:rsidRPr="00E834F0" w:rsidDel="006B365B">
          <w:rPr>
            <w:rFonts w:ascii="Times New Roman" w:hAnsi="Times New Roman"/>
            <w:lang w:val="en-US"/>
          </w:rPr>
          <w:delText>the aim of scientific practitioners is</w:delText>
        </w:r>
      </w:del>
      <w:r w:rsidRPr="00E834F0">
        <w:rPr>
          <w:rFonts w:ascii="Times New Roman" w:hAnsi="Times New Roman"/>
          <w:lang w:val="en-US"/>
        </w:rPr>
        <w:t xml:space="preserve"> to build a truly inclusive environment and reduce inequalities. We can learn from the great Brazilian educator and philosopher Paulo Freire that </w:t>
      </w:r>
      <w:r w:rsidRPr="00966CC6">
        <w:rPr>
          <w:rFonts w:ascii="Times New Roman" w:hAnsi="Times New Roman"/>
          <w:i/>
          <w:iCs/>
          <w:lang w:val="en-US"/>
        </w:rPr>
        <w:t>praxis</w:t>
      </w:r>
      <w:r w:rsidRPr="00966CC6">
        <w:rPr>
          <w:rFonts w:ascii="Times New Roman" w:hAnsi="Times New Roman"/>
          <w:lang w:val="en-US"/>
        </w:rPr>
        <w:t xml:space="preserve">, i.e., </w:t>
      </w:r>
      <w:r w:rsidRPr="00E834F0">
        <w:rPr>
          <w:rFonts w:ascii="Times New Roman" w:hAnsi="Times New Roman"/>
          <w:lang w:val="en-US"/>
        </w:rPr>
        <w:t xml:space="preserve">“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w:t>
      </w:r>
      <w:del w:id="255" w:author="Anonymous" w:date="2023-05-09T11:56:00Z">
        <w:r w:rsidRPr="00E834F0">
          <w:rPr>
            <w:rFonts w:ascii="Times New Roman" w:hAnsi="Times New Roman"/>
            <w:lang w:val="en-US"/>
            <w:rPrChange w:id="256" w:author="Gabriel Nakamura" w:date="2023-05-18T12:47:00Z">
              <w:rPr>
                <w:rFonts w:ascii="Times New Roman" w:hAnsi="Times New Roman"/>
              </w:rPr>
            </w:rPrChange>
          </w:rPr>
          <w:delText>g</w:delText>
        </w:r>
      </w:del>
      <w:ins w:id="257" w:author="Anonymous" w:date="2023-05-09T11:56:00Z">
        <w:r w:rsidRPr="00E834F0">
          <w:rPr>
            <w:rFonts w:ascii="Times New Roman" w:hAnsi="Times New Roman"/>
            <w:lang w:val="en-US"/>
          </w:rPr>
          <w:t>G</w:t>
        </w:r>
      </w:ins>
      <w:r w:rsidRPr="00E834F0">
        <w:rPr>
          <w:rFonts w:ascii="Times New Roman" w:hAnsi="Times New Roman"/>
          <w:lang w:val="en-US"/>
        </w:rPr>
        <w:t>lobal North already has.</w:t>
      </w:r>
    </w:p>
    <w:p w14:paraId="1AC9E4E1" w14:textId="77777777" w:rsidR="00A06950" w:rsidRPr="00966CC6" w:rsidRDefault="00A06950">
      <w:pPr>
        <w:pStyle w:val="Body"/>
        <w:spacing w:line="480" w:lineRule="auto"/>
        <w:rPr>
          <w:rFonts w:ascii="Times New Roman" w:eastAsia="Times New Roman" w:hAnsi="Times New Roman" w:cs="Times New Roman"/>
          <w:lang w:val="en-US"/>
        </w:rPr>
      </w:pPr>
    </w:p>
    <w:p w14:paraId="1AC9E4E2" w14:textId="77777777" w:rsidR="00A06950" w:rsidRPr="00966CC6"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Data availability</w:t>
      </w:r>
    </w:p>
    <w:p w14:paraId="1AC9E4E3" w14:textId="0257A62F" w:rsidR="00A06950" w:rsidRPr="00880C8D"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 xml:space="preserve">All data used to produce Figure 1 was collected in the Web of Science Core collection between December 2022 and February 2023. </w:t>
      </w:r>
      <w:commentRangeStart w:id="258"/>
      <w:r w:rsidRPr="00E834F0">
        <w:rPr>
          <w:rFonts w:ascii="Times New Roman" w:hAnsi="Times New Roman"/>
          <w:lang w:val="en-US"/>
        </w:rPr>
        <w:t xml:space="preserve">All data and scripts used to make Figure 1 are available in the </w:t>
      </w:r>
      <w:del w:id="259" w:author="Gabriel Nakamura" w:date="2023-06-07T14:45:00Z">
        <w:r w:rsidRPr="00E834F0" w:rsidDel="001E179B">
          <w:rPr>
            <w:rFonts w:ascii="Times New Roman" w:hAnsi="Times New Roman"/>
            <w:lang w:val="en-US"/>
          </w:rPr>
          <w:delText xml:space="preserve">link </w:delText>
        </w:r>
        <w:r w:rsidR="00D6742B" w:rsidRPr="00E834F0" w:rsidDel="001E179B">
          <w:rPr>
            <w:lang w:val="en-US"/>
            <w:rPrChange w:id="260" w:author="Gabriel Nakamura" w:date="2023-05-18T12:47:00Z">
              <w:rPr/>
            </w:rPrChange>
          </w:rPr>
          <w:fldChar w:fldCharType="begin"/>
        </w:r>
        <w:r w:rsidR="00D6742B" w:rsidRPr="00E834F0" w:rsidDel="001E179B">
          <w:rPr>
            <w:lang w:val="en-US"/>
            <w:rPrChange w:id="261" w:author="Gabriel Nakamura" w:date="2023-05-18T12:47:00Z">
              <w:rPr/>
            </w:rPrChange>
          </w:rPr>
          <w:delInstrText>HYPERLINK "https://github.com/GabrielNakamura/Citation_bias"</w:delInstrText>
        </w:r>
        <w:r w:rsidR="00D6742B" w:rsidRPr="003B44CA" w:rsidDel="001E179B">
          <w:rPr>
            <w:lang w:val="en-US"/>
          </w:rPr>
        </w:r>
        <w:r w:rsidR="00D6742B" w:rsidRPr="00E834F0" w:rsidDel="001E179B">
          <w:rPr>
            <w:rPrChange w:id="262" w:author="Gabriel Nakamura" w:date="2023-05-18T12:47:00Z">
              <w:rPr>
                <w:rStyle w:val="Hyperlink0"/>
                <w:rFonts w:eastAsia="Arial Unicode MS"/>
                <w:lang w:val="en-US"/>
              </w:rPr>
            </w:rPrChange>
          </w:rPr>
          <w:fldChar w:fldCharType="separate"/>
        </w:r>
        <w:r w:rsidRPr="00E834F0" w:rsidDel="001E179B">
          <w:rPr>
            <w:rStyle w:val="Hyperlink0"/>
            <w:rFonts w:eastAsia="Arial Unicode MS"/>
            <w:lang w:val="en-US"/>
          </w:rPr>
          <w:delText>https://github.com/GabrielNakamura/Citation_bias</w:delText>
        </w:r>
        <w:r w:rsidR="00D6742B" w:rsidRPr="00E834F0" w:rsidDel="001E179B">
          <w:rPr>
            <w:rStyle w:val="Hyperlink0"/>
            <w:rFonts w:eastAsia="Arial Unicode MS"/>
            <w:lang w:val="en-US"/>
          </w:rPr>
          <w:fldChar w:fldCharType="end"/>
        </w:r>
      </w:del>
      <w:ins w:id="263" w:author="Gabriel Nakamura" w:date="2023-06-07T14:45:00Z">
        <w:r w:rsidR="001E179B">
          <w:rPr>
            <w:rFonts w:ascii="Times New Roman" w:hAnsi="Times New Roman"/>
            <w:lang w:val="en-US"/>
          </w:rPr>
          <w:t>DOI XXXX.</w:t>
        </w:r>
      </w:ins>
      <w:r w:rsidRPr="00E834F0">
        <w:rPr>
          <w:rFonts w:ascii="Times New Roman" w:hAnsi="Times New Roman"/>
          <w:lang w:val="en-US"/>
          <w:rPrChange w:id="264" w:author="Gabriel Nakamura" w:date="2023-05-18T12:47:00Z">
            <w:rPr>
              <w:rFonts w:ascii="Times New Roman" w:hAnsi="Times New Roman"/>
            </w:rPr>
          </w:rPrChange>
        </w:rPr>
        <w:br/>
      </w:r>
      <w:commentRangeEnd w:id="258"/>
      <w:r w:rsidRPr="00880C8D">
        <w:rPr>
          <w:lang w:val="en-US"/>
        </w:rPr>
        <w:commentReference w:id="258"/>
      </w:r>
    </w:p>
    <w:p w14:paraId="1AC9E4E4" w14:textId="77777777" w:rsidR="00A06950" w:rsidRPr="00880C8D"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Authors Contributions</w:t>
      </w:r>
    </w:p>
    <w:p w14:paraId="1AC9E4E5" w14:textId="45568EA8" w:rsidR="00A06950" w:rsidRPr="00880C8D"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GN conceived the idea with significant input from BES</w:t>
      </w:r>
      <w:ins w:id="265" w:author="Gabriel Nakamura" w:date="2023-06-07T14:45:00Z">
        <w:r w:rsidR="00DC1F37">
          <w:rPr>
            <w:rFonts w:ascii="Times New Roman" w:hAnsi="Times New Roman"/>
            <w:lang w:val="en-US"/>
          </w:rPr>
          <w:t>,</w:t>
        </w:r>
      </w:ins>
      <w:r w:rsidRPr="00E834F0">
        <w:rPr>
          <w:rFonts w:ascii="Times New Roman" w:hAnsi="Times New Roman"/>
          <w:lang w:val="en-US"/>
        </w:rPr>
        <w:t xml:space="preserve"> LD</w:t>
      </w:r>
      <w:ins w:id="266" w:author="Gabriel Nakamura" w:date="2023-06-13T14:32:00Z">
        <w:r w:rsidR="00FE6B0B">
          <w:rPr>
            <w:rFonts w:ascii="Times New Roman" w:hAnsi="Times New Roman"/>
            <w:lang w:val="en-US"/>
          </w:rPr>
          <w:t>,</w:t>
        </w:r>
      </w:ins>
      <w:ins w:id="267" w:author="Gabriel Nakamura" w:date="2023-06-07T14:46:00Z">
        <w:r w:rsidR="00DC1F37">
          <w:rPr>
            <w:rFonts w:ascii="Times New Roman" w:hAnsi="Times New Roman"/>
            <w:lang w:val="en-US"/>
          </w:rPr>
          <w:t xml:space="preserve"> and VDPP</w:t>
        </w:r>
      </w:ins>
      <w:r w:rsidRPr="00E834F0">
        <w:rPr>
          <w:rFonts w:ascii="Times New Roman" w:hAnsi="Times New Roman"/>
          <w:lang w:val="en-US"/>
        </w:rPr>
        <w:t xml:space="preserve">. GN wrote the first draft with </w:t>
      </w:r>
      <w:ins w:id="268" w:author="Gabriel Nakamura" w:date="2023-06-13T14:32:00Z">
        <w:r w:rsidR="00FE6B0B">
          <w:rPr>
            <w:rFonts w:ascii="Times New Roman" w:hAnsi="Times New Roman"/>
            <w:lang w:val="en-US"/>
          </w:rPr>
          <w:t>substantial</w:t>
        </w:r>
      </w:ins>
      <w:r w:rsidRPr="00E834F0">
        <w:rPr>
          <w:rFonts w:ascii="Times New Roman" w:hAnsi="Times New Roman"/>
          <w:lang w:val="en-US"/>
        </w:rPr>
        <w:t xml:space="preserve"> input from BES. All authors contributed </w:t>
      </w:r>
      <w:ins w:id="269" w:author="Gabriel Nakamura" w:date="2023-06-13T14:33:00Z">
        <w:r w:rsidR="00FE6B0B">
          <w:rPr>
            <w:rFonts w:ascii="Times New Roman" w:hAnsi="Times New Roman"/>
            <w:lang w:val="en-US"/>
          </w:rPr>
          <w:t>to</w:t>
        </w:r>
      </w:ins>
      <w:r w:rsidRPr="00E834F0">
        <w:rPr>
          <w:rFonts w:ascii="Times New Roman" w:hAnsi="Times New Roman"/>
          <w:lang w:val="en-US"/>
        </w:rPr>
        <w:t xml:space="preserve"> </w:t>
      </w:r>
      <w:ins w:id="270" w:author="Gabriel Nakamura" w:date="2023-06-13T14:33:00Z">
        <w:r w:rsidR="00A5182B">
          <w:rPr>
            <w:rFonts w:ascii="Times New Roman" w:hAnsi="Times New Roman"/>
            <w:lang w:val="en-US"/>
          </w:rPr>
          <w:t>discussing</w:t>
        </w:r>
      </w:ins>
      <w:r w:rsidRPr="00E834F0">
        <w:rPr>
          <w:rFonts w:ascii="Times New Roman" w:hAnsi="Times New Roman"/>
          <w:lang w:val="en-US"/>
        </w:rPr>
        <w:t xml:space="preserve"> the theme, suggestions, and text review.</w:t>
      </w:r>
    </w:p>
    <w:p w14:paraId="1AC9E4E6" w14:textId="77777777" w:rsidR="00A06950" w:rsidRPr="00880C8D" w:rsidRDefault="005C4229">
      <w:pPr>
        <w:pStyle w:val="Body"/>
        <w:spacing w:line="480" w:lineRule="auto"/>
        <w:rPr>
          <w:rFonts w:ascii="Times New Roman" w:eastAsia="Times New Roman" w:hAnsi="Times New Roman" w:cs="Times New Roman"/>
          <w:b/>
          <w:bCs/>
          <w:lang w:val="en-US"/>
        </w:rPr>
      </w:pPr>
      <w:r w:rsidRPr="00E834F0">
        <w:rPr>
          <w:rFonts w:ascii="Times New Roman" w:hAnsi="Times New Roman"/>
          <w:b/>
          <w:bCs/>
          <w:lang w:val="en-US"/>
        </w:rPr>
        <w:t>Competing interests</w:t>
      </w:r>
    </w:p>
    <w:p w14:paraId="1AC9E4E7" w14:textId="77777777" w:rsidR="00A06950" w:rsidRPr="00880C8D" w:rsidRDefault="005C4229">
      <w:pPr>
        <w:pStyle w:val="Body"/>
        <w:spacing w:line="480" w:lineRule="auto"/>
        <w:rPr>
          <w:rFonts w:ascii="Times New Roman" w:eastAsia="Times New Roman" w:hAnsi="Times New Roman" w:cs="Times New Roman"/>
          <w:lang w:val="en-US"/>
        </w:rPr>
      </w:pPr>
      <w:r w:rsidRPr="00E834F0">
        <w:rPr>
          <w:rFonts w:ascii="Times New Roman" w:hAnsi="Times New Roman"/>
          <w:lang w:val="en-US"/>
        </w:rPr>
        <w:t>The authors declare that there are no competing interests.</w:t>
      </w:r>
    </w:p>
    <w:p w14:paraId="1AC9E4E8" w14:textId="77777777" w:rsidR="00A06950" w:rsidRDefault="00A06950">
      <w:pPr>
        <w:pStyle w:val="Body"/>
        <w:spacing w:line="480" w:lineRule="auto"/>
        <w:rPr>
          <w:ins w:id="271" w:author="Gabriel Nakamura" w:date="2023-06-07T14:48:00Z"/>
          <w:rFonts w:ascii="Times New Roman" w:eastAsia="Times New Roman" w:hAnsi="Times New Roman" w:cs="Times New Roman"/>
          <w:lang w:val="en-US"/>
        </w:rPr>
      </w:pPr>
    </w:p>
    <w:p w14:paraId="351F0736" w14:textId="08A9FBA0" w:rsidR="009E523E" w:rsidRDefault="00C05D01">
      <w:pPr>
        <w:pStyle w:val="Body"/>
        <w:spacing w:line="480" w:lineRule="auto"/>
        <w:rPr>
          <w:ins w:id="272" w:author="Gabriel Nakamura" w:date="2023-06-07T15:31:00Z"/>
          <w:rFonts w:ascii="Times New Roman" w:eastAsia="Times New Roman" w:hAnsi="Times New Roman" w:cs="Times New Roman"/>
          <w:b/>
          <w:bCs/>
          <w:lang w:val="en-US"/>
        </w:rPr>
      </w:pPr>
      <w:ins w:id="273" w:author="Gabriel Nakamura" w:date="2023-06-07T14:48:00Z">
        <w:r w:rsidRPr="00880C8D">
          <w:rPr>
            <w:rFonts w:ascii="Times New Roman" w:eastAsia="Times New Roman" w:hAnsi="Times New Roman" w:cs="Times New Roman"/>
            <w:b/>
            <w:bCs/>
            <w:lang w:val="en-US"/>
          </w:rPr>
          <w:t>Positionality statement</w:t>
        </w:r>
      </w:ins>
    </w:p>
    <w:p w14:paraId="6956A4ED" w14:textId="65006393" w:rsidR="00BF3AA9" w:rsidRPr="00880C8D" w:rsidRDefault="00BF3AA9">
      <w:pPr>
        <w:pStyle w:val="Body"/>
        <w:spacing w:line="480" w:lineRule="auto"/>
        <w:rPr>
          <w:ins w:id="274" w:author="Gabriel Nakamura" w:date="2023-06-07T15:31:00Z"/>
          <w:rFonts w:ascii="Times New Roman" w:eastAsia="Times New Roman" w:hAnsi="Times New Roman" w:cs="Times New Roman"/>
          <w:lang w:val="en-US"/>
        </w:rPr>
      </w:pPr>
      <w:ins w:id="275" w:author="Gabriel Nakamura" w:date="2023-06-07T15:31:00Z">
        <w:r w:rsidRPr="00880C8D">
          <w:rPr>
            <w:rFonts w:ascii="Times New Roman" w:eastAsia="Times New Roman" w:hAnsi="Times New Roman" w:cs="Times New Roman"/>
            <w:lang w:val="en-US"/>
          </w:rPr>
          <w:t xml:space="preserve">We acknowledge that the views, opinions, and suggestions presented here are not exhaustive in addressing the issue of colonial practices in the science of ecology and evolution. </w:t>
        </w:r>
      </w:ins>
      <w:ins w:id="276" w:author="Gabriel Nakamura" w:date="2023-06-13T14:33:00Z">
        <w:r w:rsidR="0030548D">
          <w:rPr>
            <w:rFonts w:ascii="Times New Roman" w:eastAsia="Times New Roman" w:hAnsi="Times New Roman" w:cs="Times New Roman"/>
            <w:lang w:val="en-US"/>
          </w:rPr>
          <w:t>We</w:t>
        </w:r>
      </w:ins>
      <w:ins w:id="277" w:author="Gabriel Nakamura" w:date="2023-06-07T15:31:00Z">
        <w:r w:rsidRPr="00880C8D">
          <w:rPr>
            <w:rFonts w:ascii="Times New Roman" w:eastAsia="Times New Roman" w:hAnsi="Times New Roman" w:cs="Times New Roman"/>
            <w:lang w:val="en-US"/>
          </w:rPr>
          <w:t xml:space="preserve"> are not free from bias in approaching this subject, particularly evident in the lack of gender equality and the exclusive representation of Brazilian researchers in this piece. Therefore, we recognize the limitations of our opinions.</w:t>
        </w:r>
      </w:ins>
      <w:ins w:id="278" w:author="Gabriel Nakamura" w:date="2023-06-07T15:32:00Z">
        <w:r w:rsidRPr="00880C8D">
          <w:rPr>
            <w:rFonts w:ascii="Times New Roman" w:eastAsia="Times New Roman" w:hAnsi="Times New Roman" w:cs="Times New Roman"/>
            <w:lang w:val="en-US"/>
          </w:rPr>
          <w:t xml:space="preserve"> </w:t>
        </w:r>
      </w:ins>
      <w:ins w:id="279" w:author="Gabriel Nakamura" w:date="2023-06-07T15:31:00Z">
        <w:r w:rsidRPr="00880C8D">
          <w:rPr>
            <w:rFonts w:ascii="Times New Roman" w:eastAsia="Times New Roman" w:hAnsi="Times New Roman" w:cs="Times New Roman"/>
            <w:lang w:val="en-US"/>
          </w:rPr>
          <w:t xml:space="preserve">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w:t>
        </w:r>
        <w:proofErr w:type="gramStart"/>
        <w:r w:rsidRPr="00880C8D">
          <w:rPr>
            <w:rFonts w:ascii="Times New Roman" w:eastAsia="Times New Roman" w:hAnsi="Times New Roman" w:cs="Times New Roman"/>
            <w:lang w:val="en-US"/>
          </w:rPr>
          <w:t>North</w:t>
        </w:r>
        <w:proofErr w:type="gramEnd"/>
        <w:r w:rsidRPr="00880C8D">
          <w:rPr>
            <w:rFonts w:ascii="Times New Roman" w:eastAsia="Times New Roman" w:hAnsi="Times New Roman" w:cs="Times New Roman"/>
            <w:lang w:val="en-US"/>
          </w:rPr>
          <w:t xml:space="preserve">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w:t>
        </w:r>
      </w:ins>
      <w:ins w:id="280" w:author="Gabriel Nakamura" w:date="2023-06-07T15:34:00Z">
        <w:r>
          <w:rPr>
            <w:rFonts w:ascii="Times New Roman" w:eastAsia="Times New Roman" w:hAnsi="Times New Roman" w:cs="Times New Roman"/>
            <w:lang w:val="en-US"/>
          </w:rPr>
          <w:t xml:space="preserve"> through actions</w:t>
        </w:r>
      </w:ins>
      <w:ins w:id="281" w:author="Gabriel Nakamura" w:date="2023-06-07T15:31:00Z">
        <w:r w:rsidRPr="00880C8D">
          <w:rPr>
            <w:rFonts w:ascii="Times New Roman" w:eastAsia="Times New Roman" w:hAnsi="Times New Roman" w:cs="Times New Roman"/>
            <w:lang w:val="en-US"/>
          </w:rPr>
          <w:t>. It is essential to address the structural problems rooted in colonial practices to achieve a comprehensive solution.</w:t>
        </w:r>
      </w:ins>
    </w:p>
    <w:p w14:paraId="597ACC36" w14:textId="77777777" w:rsidR="00BF3AA9" w:rsidRPr="00880C8D" w:rsidRDefault="00BF3AA9">
      <w:pPr>
        <w:pStyle w:val="Body"/>
        <w:spacing w:line="480" w:lineRule="auto"/>
        <w:rPr>
          <w:ins w:id="282" w:author="Gabriel Nakamura" w:date="2023-06-07T14:48:00Z"/>
          <w:rFonts w:ascii="Times New Roman" w:eastAsia="Times New Roman" w:hAnsi="Times New Roman" w:cs="Times New Roman"/>
          <w:b/>
          <w:bCs/>
          <w:lang w:val="en-US"/>
        </w:rPr>
      </w:pPr>
    </w:p>
    <w:p w14:paraId="1AC9E4E9" w14:textId="77777777" w:rsidR="00A06950" w:rsidRDefault="005C4229">
      <w:pPr>
        <w:pStyle w:val="Body"/>
        <w:spacing w:line="480" w:lineRule="auto"/>
        <w:rPr>
          <w:ins w:id="283" w:author="Gabriel Nakamura" w:date="2023-06-08T11:17:00Z"/>
          <w:rFonts w:ascii="Times New Roman" w:hAnsi="Times New Roman"/>
          <w:b/>
          <w:bCs/>
          <w:lang w:val="en-US"/>
        </w:rPr>
      </w:pPr>
      <w:r w:rsidRPr="00E834F0">
        <w:rPr>
          <w:rFonts w:ascii="Times New Roman" w:hAnsi="Times New Roman"/>
          <w:b/>
          <w:bCs/>
          <w:lang w:val="en-US"/>
          <w:rPrChange w:id="284" w:author="Gabriel Nakamura" w:date="2023-05-18T12:47:00Z">
            <w:rPr>
              <w:rFonts w:ascii="Times New Roman" w:hAnsi="Times New Roman"/>
              <w:b/>
              <w:bCs/>
              <w:lang w:val="fr-FR"/>
            </w:rPr>
          </w:rPrChange>
        </w:rPr>
        <w:t>References</w:t>
      </w:r>
    </w:p>
    <w:p w14:paraId="59B576A3" w14:textId="77777777" w:rsidR="00384864" w:rsidRPr="00384864" w:rsidRDefault="009353E7" w:rsidP="00384864">
      <w:pPr>
        <w:pStyle w:val="Bibliography"/>
        <w:rPr>
          <w:rFonts w:ascii="Times New Roman" w:hAnsi="Times New Roman" w:cs="Times New Roman"/>
        </w:rPr>
      </w:pPr>
      <w:r>
        <w:rPr>
          <w:rFonts w:eastAsia="Times New Roman"/>
          <w:b/>
          <w:bCs/>
        </w:rPr>
        <w:fldChar w:fldCharType="begin"/>
      </w:r>
      <w:r>
        <w:rPr>
          <w:rFonts w:eastAsia="Times New Roman"/>
          <w:b/>
          <w:bCs/>
        </w:rPr>
        <w:instrText xml:space="preserve"> ADDIN ZOTERO_BIBL {"uncited":[],"omitted":[],"custom":[]} CSL_BIBLIOGRAPHY </w:instrText>
      </w:r>
      <w:r>
        <w:rPr>
          <w:rFonts w:eastAsia="Times New Roman"/>
          <w:b/>
          <w:bCs/>
        </w:rPr>
        <w:fldChar w:fldCharType="separate"/>
      </w:r>
      <w:r w:rsidR="00384864" w:rsidRPr="00384864">
        <w:rPr>
          <w:rFonts w:ascii="Times New Roman" w:hAnsi="Times New Roman" w:cs="Times New Roman"/>
        </w:rPr>
        <w:t>1.</w:t>
      </w:r>
      <w:r w:rsidR="00384864" w:rsidRPr="00384864">
        <w:rPr>
          <w:rFonts w:ascii="Times New Roman" w:hAnsi="Times New Roman" w:cs="Times New Roman"/>
        </w:rPr>
        <w:tab/>
        <w:t xml:space="preserve">Baker, K., Eichhorn, M. P. &amp; Griffiths, M. Decolonizing field ecology. </w:t>
      </w:r>
      <w:proofErr w:type="spellStart"/>
      <w:r w:rsidR="00384864" w:rsidRPr="00384864">
        <w:rPr>
          <w:rFonts w:ascii="Times New Roman" w:hAnsi="Times New Roman" w:cs="Times New Roman"/>
          <w:i/>
          <w:iCs/>
        </w:rPr>
        <w:t>Biotropica</w:t>
      </w:r>
      <w:proofErr w:type="spellEnd"/>
      <w:r w:rsidR="00384864" w:rsidRPr="00384864">
        <w:rPr>
          <w:rFonts w:ascii="Times New Roman" w:hAnsi="Times New Roman" w:cs="Times New Roman"/>
        </w:rPr>
        <w:t xml:space="preserve"> </w:t>
      </w:r>
      <w:r w:rsidR="00384864" w:rsidRPr="00384864">
        <w:rPr>
          <w:rFonts w:ascii="Times New Roman" w:hAnsi="Times New Roman" w:cs="Times New Roman"/>
          <w:b/>
          <w:bCs/>
        </w:rPr>
        <w:t>51</w:t>
      </w:r>
      <w:r w:rsidR="00384864" w:rsidRPr="00384864">
        <w:rPr>
          <w:rFonts w:ascii="Times New Roman" w:hAnsi="Times New Roman" w:cs="Times New Roman"/>
        </w:rPr>
        <w:t>, 288–292 (2019).</w:t>
      </w:r>
    </w:p>
    <w:p w14:paraId="2195408E" w14:textId="77777777" w:rsidR="00384864" w:rsidRPr="00740339" w:rsidRDefault="00384864" w:rsidP="00384864">
      <w:pPr>
        <w:pStyle w:val="Bibliography"/>
        <w:rPr>
          <w:rFonts w:ascii="Times New Roman" w:hAnsi="Times New Roman" w:cs="Times New Roman"/>
          <w:lang w:val="pt-BR"/>
          <w:rPrChange w:id="285" w:author="Gabriel Nakamura" w:date="2023-06-13T15:25:00Z">
            <w:rPr>
              <w:rFonts w:ascii="Times New Roman" w:hAnsi="Times New Roman" w:cs="Times New Roman"/>
            </w:rPr>
          </w:rPrChange>
        </w:rPr>
      </w:pPr>
      <w:r w:rsidRPr="00384864">
        <w:rPr>
          <w:rFonts w:ascii="Times New Roman" w:hAnsi="Times New Roman" w:cs="Times New Roman"/>
        </w:rPr>
        <w:t>2.</w:t>
      </w:r>
      <w:r w:rsidRPr="00384864">
        <w:rPr>
          <w:rFonts w:ascii="Times New Roman" w:hAnsi="Times New Roman" w:cs="Times New Roman"/>
        </w:rPr>
        <w:tab/>
        <w:t xml:space="preserve">Castro Torres, A. F. &amp; </w:t>
      </w:r>
      <w:proofErr w:type="spellStart"/>
      <w:r w:rsidRPr="00384864">
        <w:rPr>
          <w:rFonts w:ascii="Times New Roman" w:hAnsi="Times New Roman" w:cs="Times New Roman"/>
        </w:rPr>
        <w:t>Alburez</w:t>
      </w:r>
      <w:proofErr w:type="spellEnd"/>
      <w:r w:rsidRPr="00384864">
        <w:rPr>
          <w:rFonts w:ascii="Times New Roman" w:hAnsi="Times New Roman" w:cs="Times New Roman"/>
        </w:rPr>
        <w:t xml:space="preserve">-Gutierrez, D. North and South: Naming practices and the hidden dimension of global disparities in knowledge production. </w:t>
      </w:r>
      <w:r w:rsidRPr="00740339">
        <w:rPr>
          <w:rFonts w:ascii="Times New Roman" w:hAnsi="Times New Roman" w:cs="Times New Roman"/>
          <w:i/>
          <w:iCs/>
          <w:lang w:val="pt-BR"/>
          <w:rPrChange w:id="286" w:author="Gabriel Nakamura" w:date="2023-06-13T15:25:00Z">
            <w:rPr>
              <w:rFonts w:ascii="Times New Roman" w:hAnsi="Times New Roman" w:cs="Times New Roman"/>
              <w:i/>
              <w:iCs/>
            </w:rPr>
          </w:rPrChange>
        </w:rPr>
        <w:t xml:space="preserve">Proc. </w:t>
      </w:r>
      <w:proofErr w:type="spellStart"/>
      <w:r w:rsidRPr="00740339">
        <w:rPr>
          <w:rFonts w:ascii="Times New Roman" w:hAnsi="Times New Roman" w:cs="Times New Roman"/>
          <w:i/>
          <w:iCs/>
          <w:lang w:val="pt-BR"/>
          <w:rPrChange w:id="287" w:author="Gabriel Nakamura" w:date="2023-06-13T15:25:00Z">
            <w:rPr>
              <w:rFonts w:ascii="Times New Roman" w:hAnsi="Times New Roman" w:cs="Times New Roman"/>
              <w:i/>
              <w:iCs/>
            </w:rPr>
          </w:rPrChange>
        </w:rPr>
        <w:t>Natl</w:t>
      </w:r>
      <w:proofErr w:type="spellEnd"/>
      <w:r w:rsidRPr="00740339">
        <w:rPr>
          <w:rFonts w:ascii="Times New Roman" w:hAnsi="Times New Roman" w:cs="Times New Roman"/>
          <w:i/>
          <w:iCs/>
          <w:lang w:val="pt-BR"/>
          <w:rPrChange w:id="288" w:author="Gabriel Nakamura" w:date="2023-06-13T15:25:00Z">
            <w:rPr>
              <w:rFonts w:ascii="Times New Roman" w:hAnsi="Times New Roman" w:cs="Times New Roman"/>
              <w:i/>
              <w:iCs/>
            </w:rPr>
          </w:rPrChange>
        </w:rPr>
        <w:t xml:space="preserve">. Acad. </w:t>
      </w:r>
      <w:proofErr w:type="spellStart"/>
      <w:r w:rsidRPr="00740339">
        <w:rPr>
          <w:rFonts w:ascii="Times New Roman" w:hAnsi="Times New Roman" w:cs="Times New Roman"/>
          <w:i/>
          <w:iCs/>
          <w:lang w:val="pt-BR"/>
          <w:rPrChange w:id="289" w:author="Gabriel Nakamura" w:date="2023-06-13T15:25:00Z">
            <w:rPr>
              <w:rFonts w:ascii="Times New Roman" w:hAnsi="Times New Roman" w:cs="Times New Roman"/>
              <w:i/>
              <w:iCs/>
            </w:rPr>
          </w:rPrChange>
        </w:rPr>
        <w:t>Sci</w:t>
      </w:r>
      <w:proofErr w:type="spellEnd"/>
      <w:r w:rsidRPr="00740339">
        <w:rPr>
          <w:rFonts w:ascii="Times New Roman" w:hAnsi="Times New Roman" w:cs="Times New Roman"/>
          <w:i/>
          <w:iCs/>
          <w:lang w:val="pt-BR"/>
          <w:rPrChange w:id="290" w:author="Gabriel Nakamura" w:date="2023-06-13T15:25:00Z">
            <w:rPr>
              <w:rFonts w:ascii="Times New Roman" w:hAnsi="Times New Roman" w:cs="Times New Roman"/>
              <w:i/>
              <w:iCs/>
            </w:rPr>
          </w:rPrChange>
        </w:rPr>
        <w:t>. U.S.A.</w:t>
      </w:r>
      <w:r w:rsidRPr="00740339">
        <w:rPr>
          <w:rFonts w:ascii="Times New Roman" w:hAnsi="Times New Roman" w:cs="Times New Roman"/>
          <w:lang w:val="pt-BR"/>
          <w:rPrChange w:id="291" w:author="Gabriel Nakamura" w:date="2023-06-13T15:25:00Z">
            <w:rPr>
              <w:rFonts w:ascii="Times New Roman" w:hAnsi="Times New Roman" w:cs="Times New Roman"/>
            </w:rPr>
          </w:rPrChange>
        </w:rPr>
        <w:t xml:space="preserve"> </w:t>
      </w:r>
      <w:r w:rsidRPr="00740339">
        <w:rPr>
          <w:rFonts w:ascii="Times New Roman" w:hAnsi="Times New Roman" w:cs="Times New Roman"/>
          <w:b/>
          <w:bCs/>
          <w:lang w:val="pt-BR"/>
          <w:rPrChange w:id="292" w:author="Gabriel Nakamura" w:date="2023-06-13T15:25:00Z">
            <w:rPr>
              <w:rFonts w:ascii="Times New Roman" w:hAnsi="Times New Roman" w:cs="Times New Roman"/>
              <w:b/>
              <w:bCs/>
            </w:rPr>
          </w:rPrChange>
        </w:rPr>
        <w:t>119</w:t>
      </w:r>
      <w:r w:rsidRPr="00740339">
        <w:rPr>
          <w:rFonts w:ascii="Times New Roman" w:hAnsi="Times New Roman" w:cs="Times New Roman"/>
          <w:lang w:val="pt-BR"/>
          <w:rPrChange w:id="293" w:author="Gabriel Nakamura" w:date="2023-06-13T15:25:00Z">
            <w:rPr>
              <w:rFonts w:ascii="Times New Roman" w:hAnsi="Times New Roman" w:cs="Times New Roman"/>
            </w:rPr>
          </w:rPrChange>
        </w:rPr>
        <w:t>, e2119373119 (2022).</w:t>
      </w:r>
    </w:p>
    <w:p w14:paraId="75DA4C4B" w14:textId="77777777" w:rsidR="00384864" w:rsidRPr="00384864" w:rsidRDefault="00384864" w:rsidP="00384864">
      <w:pPr>
        <w:pStyle w:val="Bibliography"/>
        <w:rPr>
          <w:rFonts w:ascii="Times New Roman" w:hAnsi="Times New Roman" w:cs="Times New Roman"/>
        </w:rPr>
      </w:pPr>
      <w:r w:rsidRPr="00740339">
        <w:rPr>
          <w:rFonts w:ascii="Times New Roman" w:hAnsi="Times New Roman" w:cs="Times New Roman"/>
          <w:lang w:val="pt-BR"/>
          <w:rPrChange w:id="294" w:author="Gabriel Nakamura" w:date="2023-06-13T15:25:00Z">
            <w:rPr>
              <w:rFonts w:ascii="Times New Roman" w:hAnsi="Times New Roman" w:cs="Times New Roman"/>
            </w:rPr>
          </w:rPrChange>
        </w:rPr>
        <w:t>3.</w:t>
      </w:r>
      <w:r w:rsidRPr="00740339">
        <w:rPr>
          <w:rFonts w:ascii="Times New Roman" w:hAnsi="Times New Roman" w:cs="Times New Roman"/>
          <w:lang w:val="pt-BR"/>
          <w:rPrChange w:id="295" w:author="Gabriel Nakamura" w:date="2023-06-13T15:25:00Z">
            <w:rPr>
              <w:rFonts w:ascii="Times New Roman" w:hAnsi="Times New Roman" w:cs="Times New Roman"/>
            </w:rPr>
          </w:rPrChange>
        </w:rPr>
        <w:tab/>
        <w:t xml:space="preserve">Raja, N. B. </w:t>
      </w:r>
      <w:r w:rsidRPr="00740339">
        <w:rPr>
          <w:rFonts w:ascii="Times New Roman" w:hAnsi="Times New Roman" w:cs="Times New Roman"/>
          <w:i/>
          <w:iCs/>
          <w:lang w:val="pt-BR"/>
          <w:rPrChange w:id="296" w:author="Gabriel Nakamura" w:date="2023-06-13T15:25:00Z">
            <w:rPr>
              <w:rFonts w:ascii="Times New Roman" w:hAnsi="Times New Roman" w:cs="Times New Roman"/>
              <w:i/>
              <w:iCs/>
            </w:rPr>
          </w:rPrChange>
        </w:rPr>
        <w:t>et al.</w:t>
      </w:r>
      <w:r w:rsidRPr="00740339">
        <w:rPr>
          <w:rFonts w:ascii="Times New Roman" w:hAnsi="Times New Roman" w:cs="Times New Roman"/>
          <w:lang w:val="pt-BR"/>
          <w:rPrChange w:id="297" w:author="Gabriel Nakamura" w:date="2023-06-13T15:25:00Z">
            <w:rPr>
              <w:rFonts w:ascii="Times New Roman" w:hAnsi="Times New Roman" w:cs="Times New Roman"/>
            </w:rPr>
          </w:rPrChange>
        </w:rPr>
        <w:t xml:space="preserve"> </w:t>
      </w:r>
      <w:r w:rsidRPr="00384864">
        <w:rPr>
          <w:rFonts w:ascii="Times New Roman" w:hAnsi="Times New Roman" w:cs="Times New Roman"/>
        </w:rPr>
        <w:t xml:space="preserve">Colonial history and global economics distort our understanding of deep-time biodiversity. </w:t>
      </w:r>
      <w:r w:rsidRPr="00384864">
        <w:rPr>
          <w:rFonts w:ascii="Times New Roman" w:hAnsi="Times New Roman" w:cs="Times New Roman"/>
          <w:i/>
          <w:iCs/>
        </w:rPr>
        <w:t xml:space="preserve">Nat </w:t>
      </w:r>
      <w:proofErr w:type="spellStart"/>
      <w:r w:rsidRPr="00384864">
        <w:rPr>
          <w:rFonts w:ascii="Times New Roman" w:hAnsi="Times New Roman" w:cs="Times New Roman"/>
          <w:i/>
          <w:iCs/>
        </w:rPr>
        <w:t>Ecol</w:t>
      </w:r>
      <w:proofErr w:type="spellEnd"/>
      <w:r w:rsidRPr="00384864">
        <w:rPr>
          <w:rFonts w:ascii="Times New Roman" w:hAnsi="Times New Roman" w:cs="Times New Roman"/>
          <w:i/>
          <w:iCs/>
        </w:rPr>
        <w:t xml:space="preserve"> </w:t>
      </w:r>
      <w:proofErr w:type="spellStart"/>
      <w:r w:rsidRPr="00384864">
        <w:rPr>
          <w:rFonts w:ascii="Times New Roman" w:hAnsi="Times New Roman" w:cs="Times New Roman"/>
          <w:i/>
          <w:iCs/>
        </w:rPr>
        <w:t>Evol</w:t>
      </w:r>
      <w:proofErr w:type="spellEnd"/>
      <w:r w:rsidRPr="00384864">
        <w:rPr>
          <w:rFonts w:ascii="Times New Roman" w:hAnsi="Times New Roman" w:cs="Times New Roman"/>
        </w:rPr>
        <w:t xml:space="preserve"> </w:t>
      </w:r>
      <w:r w:rsidRPr="00384864">
        <w:rPr>
          <w:rFonts w:ascii="Times New Roman" w:hAnsi="Times New Roman" w:cs="Times New Roman"/>
          <w:b/>
          <w:bCs/>
        </w:rPr>
        <w:t>6</w:t>
      </w:r>
      <w:r w:rsidRPr="00384864">
        <w:rPr>
          <w:rFonts w:ascii="Times New Roman" w:hAnsi="Times New Roman" w:cs="Times New Roman"/>
        </w:rPr>
        <w:t>, 145–154 (2021).</w:t>
      </w:r>
    </w:p>
    <w:p w14:paraId="52ADC8BD"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4.</w:t>
      </w:r>
      <w:r w:rsidRPr="00384864">
        <w:rPr>
          <w:rFonts w:ascii="Times New Roman" w:hAnsi="Times New Roman" w:cs="Times New Roman"/>
        </w:rPr>
        <w:tab/>
        <w:t xml:space="preserve">Wallace, A. R. </w:t>
      </w:r>
      <w:r w:rsidRPr="00384864">
        <w:rPr>
          <w:rFonts w:ascii="Times New Roman" w:hAnsi="Times New Roman" w:cs="Times New Roman"/>
          <w:i/>
          <w:iCs/>
        </w:rPr>
        <w:t>The Geographical Distribution of Animals: With a Study of the Relations of Living and Extinct Faunas as Elucidating the Past Changes of the Earth’s Surface</w:t>
      </w:r>
      <w:r w:rsidRPr="00384864">
        <w:rPr>
          <w:rFonts w:ascii="Times New Roman" w:hAnsi="Times New Roman" w:cs="Times New Roman"/>
        </w:rPr>
        <w:t>. (Cambridge University Press, 2011). doi:10.1017/CBO9781139097109.</w:t>
      </w:r>
    </w:p>
    <w:p w14:paraId="6FFADF4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5.</w:t>
      </w:r>
      <w:r w:rsidRPr="00384864">
        <w:rPr>
          <w:rFonts w:ascii="Times New Roman" w:hAnsi="Times New Roman" w:cs="Times New Roman"/>
        </w:rPr>
        <w:tab/>
        <w:t xml:space="preserve">Oliveira, W. </w:t>
      </w:r>
      <w:r w:rsidRPr="00384864">
        <w:rPr>
          <w:rFonts w:ascii="Times New Roman" w:hAnsi="Times New Roman" w:cs="Times New Roman"/>
          <w:i/>
          <w:iCs/>
        </w:rPr>
        <w:t>et al.</w:t>
      </w:r>
      <w:r w:rsidRPr="00384864">
        <w:rPr>
          <w:rFonts w:ascii="Times New Roman" w:hAnsi="Times New Roman" w:cs="Times New Roman"/>
        </w:rPr>
        <w:t xml:space="preserve"> Advancing racial equity in Brazil’s academia. </w:t>
      </w:r>
      <w:r w:rsidRPr="00384864">
        <w:rPr>
          <w:rFonts w:ascii="Times New Roman" w:hAnsi="Times New Roman" w:cs="Times New Roman"/>
          <w:i/>
          <w:iCs/>
        </w:rPr>
        <w:t>Science</w:t>
      </w:r>
      <w:r w:rsidRPr="00384864">
        <w:rPr>
          <w:rFonts w:ascii="Times New Roman" w:hAnsi="Times New Roman" w:cs="Times New Roman"/>
        </w:rPr>
        <w:t xml:space="preserve"> </w:t>
      </w:r>
      <w:r w:rsidRPr="00384864">
        <w:rPr>
          <w:rFonts w:ascii="Times New Roman" w:hAnsi="Times New Roman" w:cs="Times New Roman"/>
          <w:b/>
          <w:bCs/>
        </w:rPr>
        <w:t>376</w:t>
      </w:r>
      <w:r w:rsidRPr="00384864">
        <w:rPr>
          <w:rFonts w:ascii="Times New Roman" w:hAnsi="Times New Roman" w:cs="Times New Roman"/>
        </w:rPr>
        <w:t>, 707–707 (2022).</w:t>
      </w:r>
    </w:p>
    <w:p w14:paraId="0654F18E"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6.</w:t>
      </w:r>
      <w:r w:rsidRPr="00384864">
        <w:rPr>
          <w:rFonts w:ascii="Times New Roman" w:hAnsi="Times New Roman" w:cs="Times New Roman"/>
        </w:rPr>
        <w:tab/>
      </w:r>
      <w:proofErr w:type="spellStart"/>
      <w:r w:rsidRPr="00384864">
        <w:rPr>
          <w:rFonts w:ascii="Times New Roman" w:hAnsi="Times New Roman" w:cs="Times New Roman"/>
        </w:rPr>
        <w:t>Trisos</w:t>
      </w:r>
      <w:proofErr w:type="spellEnd"/>
      <w:r w:rsidRPr="00384864">
        <w:rPr>
          <w:rFonts w:ascii="Times New Roman" w:hAnsi="Times New Roman" w:cs="Times New Roman"/>
        </w:rPr>
        <w:t xml:space="preserve">, C. H., Auerbach, J. &amp; </w:t>
      </w:r>
      <w:proofErr w:type="spellStart"/>
      <w:r w:rsidRPr="00384864">
        <w:rPr>
          <w:rFonts w:ascii="Times New Roman" w:hAnsi="Times New Roman" w:cs="Times New Roman"/>
        </w:rPr>
        <w:t>Katti</w:t>
      </w:r>
      <w:proofErr w:type="spellEnd"/>
      <w:r w:rsidRPr="00384864">
        <w:rPr>
          <w:rFonts w:ascii="Times New Roman" w:hAnsi="Times New Roman" w:cs="Times New Roman"/>
        </w:rPr>
        <w:t xml:space="preserve">, M. Decoloniality and anti-oppressive practices for a more ethical ecology. </w:t>
      </w:r>
      <w:r w:rsidRPr="00384864">
        <w:rPr>
          <w:rFonts w:ascii="Times New Roman" w:hAnsi="Times New Roman" w:cs="Times New Roman"/>
          <w:i/>
          <w:iCs/>
        </w:rPr>
        <w:t xml:space="preserve">Nat </w:t>
      </w:r>
      <w:proofErr w:type="spellStart"/>
      <w:r w:rsidRPr="00384864">
        <w:rPr>
          <w:rFonts w:ascii="Times New Roman" w:hAnsi="Times New Roman" w:cs="Times New Roman"/>
          <w:i/>
          <w:iCs/>
        </w:rPr>
        <w:t>Ecol</w:t>
      </w:r>
      <w:proofErr w:type="spellEnd"/>
      <w:r w:rsidRPr="00384864">
        <w:rPr>
          <w:rFonts w:ascii="Times New Roman" w:hAnsi="Times New Roman" w:cs="Times New Roman"/>
          <w:i/>
          <w:iCs/>
        </w:rPr>
        <w:t xml:space="preserve"> </w:t>
      </w:r>
      <w:proofErr w:type="spellStart"/>
      <w:r w:rsidRPr="00384864">
        <w:rPr>
          <w:rFonts w:ascii="Times New Roman" w:hAnsi="Times New Roman" w:cs="Times New Roman"/>
          <w:i/>
          <w:iCs/>
        </w:rPr>
        <w:t>Evol</w:t>
      </w:r>
      <w:proofErr w:type="spellEnd"/>
      <w:r w:rsidRPr="00384864">
        <w:rPr>
          <w:rFonts w:ascii="Times New Roman" w:hAnsi="Times New Roman" w:cs="Times New Roman"/>
        </w:rPr>
        <w:t xml:space="preserve"> </w:t>
      </w:r>
      <w:r w:rsidRPr="00384864">
        <w:rPr>
          <w:rFonts w:ascii="Times New Roman" w:hAnsi="Times New Roman" w:cs="Times New Roman"/>
          <w:b/>
          <w:bCs/>
        </w:rPr>
        <w:t>5</w:t>
      </w:r>
      <w:r w:rsidRPr="00384864">
        <w:rPr>
          <w:rFonts w:ascii="Times New Roman" w:hAnsi="Times New Roman" w:cs="Times New Roman"/>
        </w:rPr>
        <w:t>, 1205–1212 (2021).</w:t>
      </w:r>
    </w:p>
    <w:p w14:paraId="03C375C8"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7.</w:t>
      </w:r>
      <w:r w:rsidRPr="00384864">
        <w:rPr>
          <w:rFonts w:ascii="Times New Roman" w:hAnsi="Times New Roman" w:cs="Times New Roman"/>
        </w:rPr>
        <w:tab/>
        <w:t xml:space="preserve">Liu, F., </w:t>
      </w:r>
      <w:proofErr w:type="spellStart"/>
      <w:r w:rsidRPr="00384864">
        <w:rPr>
          <w:rFonts w:ascii="Times New Roman" w:hAnsi="Times New Roman" w:cs="Times New Roman"/>
        </w:rPr>
        <w:t>Rahwan</w:t>
      </w:r>
      <w:proofErr w:type="spellEnd"/>
      <w:r w:rsidRPr="00384864">
        <w:rPr>
          <w:rFonts w:ascii="Times New Roman" w:hAnsi="Times New Roman" w:cs="Times New Roman"/>
        </w:rPr>
        <w:t xml:space="preserve">, T. &amp; </w:t>
      </w:r>
      <w:proofErr w:type="spellStart"/>
      <w:r w:rsidRPr="00384864">
        <w:rPr>
          <w:rFonts w:ascii="Times New Roman" w:hAnsi="Times New Roman" w:cs="Times New Roman"/>
        </w:rPr>
        <w:t>AlShebli</w:t>
      </w:r>
      <w:proofErr w:type="spellEnd"/>
      <w:r w:rsidRPr="00384864">
        <w:rPr>
          <w:rFonts w:ascii="Times New Roman" w:hAnsi="Times New Roman" w:cs="Times New Roman"/>
        </w:rPr>
        <w:t xml:space="preserve">, B. Non-White scientists appear on fewer editorial boards, spend more time under review, and receive fewer citations. </w:t>
      </w:r>
      <w:r w:rsidRPr="00384864">
        <w:rPr>
          <w:rFonts w:ascii="Times New Roman" w:hAnsi="Times New Roman" w:cs="Times New Roman"/>
          <w:i/>
          <w:iCs/>
        </w:rPr>
        <w:t>Proc. Natl. Acad. Sci. U.S.A.</w:t>
      </w:r>
      <w:r w:rsidRPr="00384864">
        <w:rPr>
          <w:rFonts w:ascii="Times New Roman" w:hAnsi="Times New Roman" w:cs="Times New Roman"/>
        </w:rPr>
        <w:t xml:space="preserve"> </w:t>
      </w:r>
      <w:r w:rsidRPr="00384864">
        <w:rPr>
          <w:rFonts w:ascii="Times New Roman" w:hAnsi="Times New Roman" w:cs="Times New Roman"/>
          <w:b/>
          <w:bCs/>
        </w:rPr>
        <w:t>120</w:t>
      </w:r>
      <w:r w:rsidRPr="00384864">
        <w:rPr>
          <w:rFonts w:ascii="Times New Roman" w:hAnsi="Times New Roman" w:cs="Times New Roman"/>
        </w:rPr>
        <w:t>, e2215324120 (2023).</w:t>
      </w:r>
    </w:p>
    <w:p w14:paraId="7C8A3F0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8.</w:t>
      </w:r>
      <w:r w:rsidRPr="00384864">
        <w:rPr>
          <w:rFonts w:ascii="Times New Roman" w:hAnsi="Times New Roman" w:cs="Times New Roman"/>
        </w:rPr>
        <w:tab/>
        <w:t xml:space="preserve">Gomez, C. J., Herman, A. C. &amp; Parigi, P. Leading countries in global science increasingly receive more citations than other countries doing similar research. </w:t>
      </w:r>
      <w:r w:rsidRPr="00384864">
        <w:rPr>
          <w:rFonts w:ascii="Times New Roman" w:hAnsi="Times New Roman" w:cs="Times New Roman"/>
          <w:i/>
          <w:iCs/>
        </w:rPr>
        <w:t xml:space="preserve">Nat Hum </w:t>
      </w:r>
      <w:proofErr w:type="spellStart"/>
      <w:r w:rsidRPr="00384864">
        <w:rPr>
          <w:rFonts w:ascii="Times New Roman" w:hAnsi="Times New Roman" w:cs="Times New Roman"/>
          <w:i/>
          <w:iCs/>
        </w:rPr>
        <w:t>Behav</w:t>
      </w:r>
      <w:proofErr w:type="spellEnd"/>
      <w:r w:rsidRPr="00384864">
        <w:rPr>
          <w:rFonts w:ascii="Times New Roman" w:hAnsi="Times New Roman" w:cs="Times New Roman"/>
        </w:rPr>
        <w:t xml:space="preserve"> </w:t>
      </w:r>
      <w:r w:rsidRPr="00384864">
        <w:rPr>
          <w:rFonts w:ascii="Times New Roman" w:hAnsi="Times New Roman" w:cs="Times New Roman"/>
          <w:b/>
          <w:bCs/>
        </w:rPr>
        <w:t>6</w:t>
      </w:r>
      <w:r w:rsidRPr="00384864">
        <w:rPr>
          <w:rFonts w:ascii="Times New Roman" w:hAnsi="Times New Roman" w:cs="Times New Roman"/>
        </w:rPr>
        <w:t>, 919–929 (2022).</w:t>
      </w:r>
    </w:p>
    <w:p w14:paraId="5EA1441D" w14:textId="77777777" w:rsidR="00384864" w:rsidRPr="00740339" w:rsidRDefault="00384864" w:rsidP="00384864">
      <w:pPr>
        <w:pStyle w:val="Bibliography"/>
        <w:rPr>
          <w:rFonts w:ascii="Times New Roman" w:hAnsi="Times New Roman" w:cs="Times New Roman"/>
          <w:lang w:val="pt-BR"/>
          <w:rPrChange w:id="298" w:author="Gabriel Nakamura" w:date="2023-06-13T15:25:00Z">
            <w:rPr>
              <w:rFonts w:ascii="Times New Roman" w:hAnsi="Times New Roman" w:cs="Times New Roman"/>
            </w:rPr>
          </w:rPrChange>
        </w:rPr>
      </w:pPr>
      <w:r w:rsidRPr="00384864">
        <w:rPr>
          <w:rFonts w:ascii="Times New Roman" w:hAnsi="Times New Roman" w:cs="Times New Roman"/>
        </w:rPr>
        <w:t>9.</w:t>
      </w:r>
      <w:r w:rsidRPr="00384864">
        <w:rPr>
          <w:rFonts w:ascii="Times New Roman" w:hAnsi="Times New Roman" w:cs="Times New Roman"/>
        </w:rPr>
        <w:tab/>
        <w:t xml:space="preserve">Antunes, A. A. HOW TO EVALUATE SCIENTIFIC PRODUCTION. </w:t>
      </w:r>
      <w:r w:rsidRPr="00740339">
        <w:rPr>
          <w:rFonts w:ascii="Times New Roman" w:hAnsi="Times New Roman" w:cs="Times New Roman"/>
          <w:i/>
          <w:iCs/>
          <w:lang w:val="pt-BR"/>
          <w:rPrChange w:id="299" w:author="Gabriel Nakamura" w:date="2023-06-13T15:25:00Z">
            <w:rPr>
              <w:rFonts w:ascii="Times New Roman" w:hAnsi="Times New Roman" w:cs="Times New Roman"/>
              <w:i/>
              <w:iCs/>
            </w:rPr>
          </w:rPrChange>
        </w:rPr>
        <w:t>Rev. Col. Bras. Cir.</w:t>
      </w:r>
      <w:r w:rsidRPr="00740339">
        <w:rPr>
          <w:rFonts w:ascii="Times New Roman" w:hAnsi="Times New Roman" w:cs="Times New Roman"/>
          <w:lang w:val="pt-BR"/>
          <w:rPrChange w:id="300" w:author="Gabriel Nakamura" w:date="2023-06-13T15:25:00Z">
            <w:rPr>
              <w:rFonts w:ascii="Times New Roman" w:hAnsi="Times New Roman" w:cs="Times New Roman"/>
            </w:rPr>
          </w:rPrChange>
        </w:rPr>
        <w:t xml:space="preserve"> </w:t>
      </w:r>
      <w:r w:rsidRPr="00740339">
        <w:rPr>
          <w:rFonts w:ascii="Times New Roman" w:hAnsi="Times New Roman" w:cs="Times New Roman"/>
          <w:b/>
          <w:bCs/>
          <w:lang w:val="pt-BR"/>
          <w:rPrChange w:id="301" w:author="Gabriel Nakamura" w:date="2023-06-13T15:25:00Z">
            <w:rPr>
              <w:rFonts w:ascii="Times New Roman" w:hAnsi="Times New Roman" w:cs="Times New Roman"/>
              <w:b/>
              <w:bCs/>
            </w:rPr>
          </w:rPrChange>
        </w:rPr>
        <w:t>42</w:t>
      </w:r>
      <w:r w:rsidRPr="00740339">
        <w:rPr>
          <w:rFonts w:ascii="Times New Roman" w:hAnsi="Times New Roman" w:cs="Times New Roman"/>
          <w:lang w:val="pt-BR"/>
          <w:rPrChange w:id="302" w:author="Gabriel Nakamura" w:date="2023-06-13T15:25:00Z">
            <w:rPr>
              <w:rFonts w:ascii="Times New Roman" w:hAnsi="Times New Roman" w:cs="Times New Roman"/>
            </w:rPr>
          </w:rPrChange>
        </w:rPr>
        <w:t>, 17–19 (2015).</w:t>
      </w:r>
    </w:p>
    <w:p w14:paraId="6BBEF283" w14:textId="77777777" w:rsidR="00384864" w:rsidRPr="00384864" w:rsidRDefault="00384864" w:rsidP="00384864">
      <w:pPr>
        <w:pStyle w:val="Bibliography"/>
        <w:rPr>
          <w:rFonts w:ascii="Times New Roman" w:hAnsi="Times New Roman" w:cs="Times New Roman"/>
        </w:rPr>
      </w:pPr>
      <w:r w:rsidRPr="00740339">
        <w:rPr>
          <w:rFonts w:ascii="Times New Roman" w:hAnsi="Times New Roman" w:cs="Times New Roman"/>
          <w:lang w:val="pt-BR"/>
          <w:rPrChange w:id="303" w:author="Gabriel Nakamura" w:date="2023-06-13T15:25:00Z">
            <w:rPr>
              <w:rFonts w:ascii="Times New Roman" w:hAnsi="Times New Roman" w:cs="Times New Roman"/>
            </w:rPr>
          </w:rPrChange>
        </w:rPr>
        <w:t>10.</w:t>
      </w:r>
      <w:r w:rsidRPr="00740339">
        <w:rPr>
          <w:rFonts w:ascii="Times New Roman" w:hAnsi="Times New Roman" w:cs="Times New Roman"/>
          <w:lang w:val="pt-BR"/>
          <w:rPrChange w:id="304" w:author="Gabriel Nakamura" w:date="2023-06-13T15:25:00Z">
            <w:rPr>
              <w:rFonts w:ascii="Times New Roman" w:hAnsi="Times New Roman" w:cs="Times New Roman"/>
            </w:rPr>
          </w:rPrChange>
        </w:rPr>
        <w:tab/>
      </w:r>
      <w:proofErr w:type="spellStart"/>
      <w:r w:rsidRPr="00740339">
        <w:rPr>
          <w:rFonts w:ascii="Times New Roman" w:hAnsi="Times New Roman" w:cs="Times New Roman"/>
          <w:lang w:val="pt-BR"/>
          <w:rPrChange w:id="305" w:author="Gabriel Nakamura" w:date="2023-06-13T15:25:00Z">
            <w:rPr>
              <w:rFonts w:ascii="Times New Roman" w:hAnsi="Times New Roman" w:cs="Times New Roman"/>
            </w:rPr>
          </w:rPrChange>
        </w:rPr>
        <w:t>Amano</w:t>
      </w:r>
      <w:proofErr w:type="spellEnd"/>
      <w:r w:rsidRPr="00740339">
        <w:rPr>
          <w:rFonts w:ascii="Times New Roman" w:hAnsi="Times New Roman" w:cs="Times New Roman"/>
          <w:lang w:val="pt-BR"/>
          <w:rPrChange w:id="306" w:author="Gabriel Nakamura" w:date="2023-06-13T15:25:00Z">
            <w:rPr>
              <w:rFonts w:ascii="Times New Roman" w:hAnsi="Times New Roman" w:cs="Times New Roman"/>
            </w:rPr>
          </w:rPrChange>
        </w:rPr>
        <w:t xml:space="preserve">, T. </w:t>
      </w:r>
      <w:r w:rsidRPr="00740339">
        <w:rPr>
          <w:rFonts w:ascii="Times New Roman" w:hAnsi="Times New Roman" w:cs="Times New Roman"/>
          <w:i/>
          <w:iCs/>
          <w:lang w:val="pt-BR"/>
          <w:rPrChange w:id="307" w:author="Gabriel Nakamura" w:date="2023-06-13T15:25:00Z">
            <w:rPr>
              <w:rFonts w:ascii="Times New Roman" w:hAnsi="Times New Roman" w:cs="Times New Roman"/>
              <w:i/>
              <w:iCs/>
            </w:rPr>
          </w:rPrChange>
        </w:rPr>
        <w:t>et al.</w:t>
      </w:r>
      <w:r w:rsidRPr="00740339">
        <w:rPr>
          <w:rFonts w:ascii="Times New Roman" w:hAnsi="Times New Roman" w:cs="Times New Roman"/>
          <w:lang w:val="pt-BR"/>
          <w:rPrChange w:id="308" w:author="Gabriel Nakamura" w:date="2023-06-13T15:25:00Z">
            <w:rPr>
              <w:rFonts w:ascii="Times New Roman" w:hAnsi="Times New Roman" w:cs="Times New Roman"/>
            </w:rPr>
          </w:rPrChange>
        </w:rPr>
        <w:t xml:space="preserve"> </w:t>
      </w:r>
      <w:r w:rsidRPr="00384864">
        <w:rPr>
          <w:rFonts w:ascii="Times New Roman" w:hAnsi="Times New Roman" w:cs="Times New Roman"/>
          <w:i/>
          <w:iCs/>
        </w:rPr>
        <w:t>The cost of being a non-native English speaker in science</w:t>
      </w:r>
      <w:r w:rsidRPr="00384864">
        <w:rPr>
          <w:rFonts w:ascii="Times New Roman" w:hAnsi="Times New Roman" w:cs="Times New Roman"/>
        </w:rPr>
        <w:t>. http://ecoevorxiv.org/repository/view/4691/ (2022) doi:10.32942/X29G6H.</w:t>
      </w:r>
    </w:p>
    <w:p w14:paraId="176A6D9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1.</w:t>
      </w:r>
      <w:r w:rsidRPr="00384864">
        <w:rPr>
          <w:rFonts w:ascii="Times New Roman" w:hAnsi="Times New Roman" w:cs="Times New Roman"/>
        </w:rPr>
        <w:tab/>
        <w:t xml:space="preserve">Fox, C. W., Meyer, J. &amp; </w:t>
      </w:r>
      <w:proofErr w:type="spellStart"/>
      <w:r w:rsidRPr="00384864">
        <w:rPr>
          <w:rFonts w:ascii="Times New Roman" w:hAnsi="Times New Roman" w:cs="Times New Roman"/>
        </w:rPr>
        <w:t>Aimé</w:t>
      </w:r>
      <w:proofErr w:type="spellEnd"/>
      <w:r w:rsidRPr="00384864">
        <w:rPr>
          <w:rFonts w:ascii="Times New Roman" w:hAnsi="Times New Roman" w:cs="Times New Roman"/>
        </w:rPr>
        <w:t xml:space="preserve">, E. Double‐blind peer review affects reviewer ratings and editor decisions at an ecology journal. </w:t>
      </w:r>
      <w:r w:rsidRPr="00384864">
        <w:rPr>
          <w:rFonts w:ascii="Times New Roman" w:hAnsi="Times New Roman" w:cs="Times New Roman"/>
          <w:i/>
          <w:iCs/>
        </w:rPr>
        <w:t>Functional Ecology</w:t>
      </w:r>
      <w:r w:rsidRPr="00384864">
        <w:rPr>
          <w:rFonts w:ascii="Times New Roman" w:hAnsi="Times New Roman" w:cs="Times New Roman"/>
        </w:rPr>
        <w:t xml:space="preserve"> 1365-2435.14259 (2023) doi:10.1111/1365-2435.14259.</w:t>
      </w:r>
    </w:p>
    <w:p w14:paraId="68FB5089"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2.</w:t>
      </w:r>
      <w:r w:rsidRPr="00384864">
        <w:rPr>
          <w:rFonts w:ascii="Times New Roman" w:hAnsi="Times New Roman" w:cs="Times New Roman"/>
        </w:rPr>
        <w:tab/>
        <w:t xml:space="preserve">Hernandez, J., Meisner, J., Jacobs, L. A. &amp; Rabinowitz, P. M. Re-Centering Indigenous Knowledge in climate change discourse. </w:t>
      </w:r>
      <w:r w:rsidRPr="00384864">
        <w:rPr>
          <w:rFonts w:ascii="Times New Roman" w:hAnsi="Times New Roman" w:cs="Times New Roman"/>
          <w:i/>
          <w:iCs/>
        </w:rPr>
        <w:t xml:space="preserve">PLOS </w:t>
      </w:r>
      <w:proofErr w:type="spellStart"/>
      <w:r w:rsidRPr="00384864">
        <w:rPr>
          <w:rFonts w:ascii="Times New Roman" w:hAnsi="Times New Roman" w:cs="Times New Roman"/>
          <w:i/>
          <w:iCs/>
        </w:rPr>
        <w:t>Clim</w:t>
      </w:r>
      <w:proofErr w:type="spellEnd"/>
      <w:r w:rsidRPr="00384864">
        <w:rPr>
          <w:rFonts w:ascii="Times New Roman" w:hAnsi="Times New Roman" w:cs="Times New Roman"/>
        </w:rPr>
        <w:t xml:space="preserve"> </w:t>
      </w:r>
      <w:r w:rsidRPr="00384864">
        <w:rPr>
          <w:rFonts w:ascii="Times New Roman" w:hAnsi="Times New Roman" w:cs="Times New Roman"/>
          <w:b/>
          <w:bCs/>
        </w:rPr>
        <w:t>1</w:t>
      </w:r>
      <w:r w:rsidRPr="00384864">
        <w:rPr>
          <w:rFonts w:ascii="Times New Roman" w:hAnsi="Times New Roman" w:cs="Times New Roman"/>
        </w:rPr>
        <w:t>, e0000032 (2022).</w:t>
      </w:r>
    </w:p>
    <w:p w14:paraId="0C4D7C54"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3.</w:t>
      </w:r>
      <w:r w:rsidRPr="00384864">
        <w:rPr>
          <w:rFonts w:ascii="Times New Roman" w:hAnsi="Times New Roman" w:cs="Times New Roman"/>
        </w:rPr>
        <w:tab/>
        <w:t xml:space="preserve">Amano, T. </w:t>
      </w:r>
      <w:r w:rsidRPr="00384864">
        <w:rPr>
          <w:rFonts w:ascii="Times New Roman" w:hAnsi="Times New Roman" w:cs="Times New Roman"/>
          <w:i/>
          <w:iCs/>
        </w:rPr>
        <w:t>et al.</w:t>
      </w:r>
      <w:r w:rsidRPr="00384864">
        <w:rPr>
          <w:rFonts w:ascii="Times New Roman" w:hAnsi="Times New Roman" w:cs="Times New Roman"/>
        </w:rPr>
        <w:t xml:space="preserve"> Tapping into non-English-language science for the conservation of global biodiversity. </w:t>
      </w:r>
      <w:proofErr w:type="spellStart"/>
      <w:r w:rsidRPr="00384864">
        <w:rPr>
          <w:rFonts w:ascii="Times New Roman" w:hAnsi="Times New Roman" w:cs="Times New Roman"/>
          <w:i/>
          <w:iCs/>
        </w:rPr>
        <w:t>PLoS</w:t>
      </w:r>
      <w:proofErr w:type="spellEnd"/>
      <w:r w:rsidRPr="00384864">
        <w:rPr>
          <w:rFonts w:ascii="Times New Roman" w:hAnsi="Times New Roman" w:cs="Times New Roman"/>
          <w:i/>
          <w:iCs/>
        </w:rPr>
        <w:t xml:space="preserve"> Biol</w:t>
      </w:r>
      <w:r w:rsidRPr="00384864">
        <w:rPr>
          <w:rFonts w:ascii="Times New Roman" w:hAnsi="Times New Roman" w:cs="Times New Roman"/>
        </w:rPr>
        <w:t xml:space="preserve"> </w:t>
      </w:r>
      <w:r w:rsidRPr="00384864">
        <w:rPr>
          <w:rFonts w:ascii="Times New Roman" w:hAnsi="Times New Roman" w:cs="Times New Roman"/>
          <w:b/>
          <w:bCs/>
        </w:rPr>
        <w:t>19</w:t>
      </w:r>
      <w:r w:rsidRPr="00384864">
        <w:rPr>
          <w:rFonts w:ascii="Times New Roman" w:hAnsi="Times New Roman" w:cs="Times New Roman"/>
        </w:rPr>
        <w:t>, e3001296 (2021).</w:t>
      </w:r>
    </w:p>
    <w:p w14:paraId="13A74CDA"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4.</w:t>
      </w:r>
      <w:r w:rsidRPr="00384864">
        <w:rPr>
          <w:rFonts w:ascii="Times New Roman" w:hAnsi="Times New Roman" w:cs="Times New Roman"/>
        </w:rPr>
        <w:tab/>
      </w:r>
      <w:proofErr w:type="spellStart"/>
      <w:r w:rsidRPr="00384864">
        <w:rPr>
          <w:rFonts w:ascii="Times New Roman" w:hAnsi="Times New Roman" w:cs="Times New Roman"/>
        </w:rPr>
        <w:t>Cardou</w:t>
      </w:r>
      <w:proofErr w:type="spellEnd"/>
      <w:r w:rsidRPr="00384864">
        <w:rPr>
          <w:rFonts w:ascii="Times New Roman" w:hAnsi="Times New Roman" w:cs="Times New Roman"/>
        </w:rPr>
        <w:t xml:space="preserve">, F. &amp; </w:t>
      </w:r>
      <w:proofErr w:type="spellStart"/>
      <w:r w:rsidRPr="00384864">
        <w:rPr>
          <w:rFonts w:ascii="Times New Roman" w:hAnsi="Times New Roman" w:cs="Times New Roman"/>
        </w:rPr>
        <w:t>Vellend</w:t>
      </w:r>
      <w:proofErr w:type="spellEnd"/>
      <w:r w:rsidRPr="00384864">
        <w:rPr>
          <w:rFonts w:ascii="Times New Roman" w:hAnsi="Times New Roman" w:cs="Times New Roman"/>
        </w:rPr>
        <w:t xml:space="preserve">, M. Stealth advocacy in ecology and conservation biology. </w:t>
      </w:r>
      <w:r w:rsidRPr="00384864">
        <w:rPr>
          <w:rFonts w:ascii="Times New Roman" w:hAnsi="Times New Roman" w:cs="Times New Roman"/>
          <w:i/>
          <w:iCs/>
        </w:rPr>
        <w:t>Biological Conservation</w:t>
      </w:r>
      <w:r w:rsidRPr="00384864">
        <w:rPr>
          <w:rFonts w:ascii="Times New Roman" w:hAnsi="Times New Roman" w:cs="Times New Roman"/>
        </w:rPr>
        <w:t xml:space="preserve"> </w:t>
      </w:r>
      <w:r w:rsidRPr="00384864">
        <w:rPr>
          <w:rFonts w:ascii="Times New Roman" w:hAnsi="Times New Roman" w:cs="Times New Roman"/>
          <w:b/>
          <w:bCs/>
        </w:rPr>
        <w:t>280</w:t>
      </w:r>
      <w:r w:rsidRPr="00384864">
        <w:rPr>
          <w:rFonts w:ascii="Times New Roman" w:hAnsi="Times New Roman" w:cs="Times New Roman"/>
        </w:rPr>
        <w:t>, 109968 (2023).</w:t>
      </w:r>
    </w:p>
    <w:p w14:paraId="143C12BA"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5.</w:t>
      </w:r>
      <w:r w:rsidRPr="00384864">
        <w:rPr>
          <w:rFonts w:ascii="Times New Roman" w:hAnsi="Times New Roman" w:cs="Times New Roman"/>
        </w:rPr>
        <w:tab/>
        <w:t xml:space="preserve">Wu, K. &amp; Dunning, D. </w:t>
      </w:r>
      <w:proofErr w:type="spellStart"/>
      <w:r w:rsidRPr="00384864">
        <w:rPr>
          <w:rFonts w:ascii="Times New Roman" w:hAnsi="Times New Roman" w:cs="Times New Roman"/>
        </w:rPr>
        <w:t>Hypocognition</w:t>
      </w:r>
      <w:proofErr w:type="spellEnd"/>
      <w:r w:rsidRPr="00384864">
        <w:rPr>
          <w:rFonts w:ascii="Times New Roman" w:hAnsi="Times New Roman" w:cs="Times New Roman"/>
        </w:rPr>
        <w:t xml:space="preserve"> and the Invisibility of Social Privilege. in </w:t>
      </w:r>
      <w:r w:rsidRPr="00384864">
        <w:rPr>
          <w:rFonts w:ascii="Times New Roman" w:hAnsi="Times New Roman" w:cs="Times New Roman"/>
          <w:i/>
          <w:iCs/>
        </w:rPr>
        <w:t>Advances in Group Processes</w:t>
      </w:r>
      <w:r w:rsidRPr="00384864">
        <w:rPr>
          <w:rFonts w:ascii="Times New Roman" w:hAnsi="Times New Roman" w:cs="Times New Roman"/>
        </w:rPr>
        <w:t xml:space="preserve"> (eds. </w:t>
      </w:r>
      <w:proofErr w:type="spellStart"/>
      <w:r w:rsidRPr="00384864">
        <w:rPr>
          <w:rFonts w:ascii="Times New Roman" w:hAnsi="Times New Roman" w:cs="Times New Roman"/>
        </w:rPr>
        <w:t>Thye</w:t>
      </w:r>
      <w:proofErr w:type="spellEnd"/>
      <w:r w:rsidRPr="00384864">
        <w:rPr>
          <w:rFonts w:ascii="Times New Roman" w:hAnsi="Times New Roman" w:cs="Times New Roman"/>
        </w:rPr>
        <w:t>, S. R. &amp; Lawler, E. J.) 1–23 (Emerald Publishing Limited, 2020). doi:10.1108/S0882-614520200000037001.</w:t>
      </w:r>
    </w:p>
    <w:p w14:paraId="5FA720A4"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6.</w:t>
      </w:r>
      <w:r w:rsidRPr="00384864">
        <w:rPr>
          <w:rFonts w:ascii="Times New Roman" w:hAnsi="Times New Roman" w:cs="Times New Roman"/>
        </w:rPr>
        <w:tab/>
        <w:t xml:space="preserve">Freire, P. </w:t>
      </w:r>
      <w:r w:rsidRPr="00384864">
        <w:rPr>
          <w:rFonts w:ascii="Times New Roman" w:hAnsi="Times New Roman" w:cs="Times New Roman"/>
          <w:i/>
          <w:iCs/>
        </w:rPr>
        <w:t>Pedagogy of the oppressed</w:t>
      </w:r>
      <w:r w:rsidRPr="00384864">
        <w:rPr>
          <w:rFonts w:ascii="Times New Roman" w:hAnsi="Times New Roman" w:cs="Times New Roman"/>
        </w:rPr>
        <w:t>. (Continuum, 2000).</w:t>
      </w:r>
    </w:p>
    <w:p w14:paraId="299C20D3"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7.</w:t>
      </w:r>
      <w:r w:rsidRPr="00384864">
        <w:rPr>
          <w:rFonts w:ascii="Times New Roman" w:hAnsi="Times New Roman" w:cs="Times New Roman"/>
        </w:rPr>
        <w:tab/>
        <w:t xml:space="preserve">Leal, J. S. </w:t>
      </w:r>
      <w:r w:rsidRPr="00384864">
        <w:rPr>
          <w:rFonts w:ascii="Times New Roman" w:hAnsi="Times New Roman" w:cs="Times New Roman"/>
          <w:i/>
          <w:iCs/>
        </w:rPr>
        <w:t>et al.</w:t>
      </w:r>
      <w:r w:rsidRPr="00384864">
        <w:rPr>
          <w:rFonts w:ascii="Times New Roman" w:hAnsi="Times New Roman" w:cs="Times New Roman"/>
        </w:rPr>
        <w:t xml:space="preserve"> </w:t>
      </w:r>
      <w:proofErr w:type="spellStart"/>
      <w:r w:rsidRPr="00384864">
        <w:rPr>
          <w:rFonts w:ascii="Times New Roman" w:hAnsi="Times New Roman" w:cs="Times New Roman"/>
          <w:i/>
          <w:iCs/>
        </w:rPr>
        <w:t>Decolonising</w:t>
      </w:r>
      <w:proofErr w:type="spellEnd"/>
      <w:r w:rsidRPr="00384864">
        <w:rPr>
          <w:rFonts w:ascii="Times New Roman" w:hAnsi="Times New Roman" w:cs="Times New Roman"/>
          <w:i/>
          <w:iCs/>
        </w:rPr>
        <w:t xml:space="preserve"> ecological research: a debate between global North geographers and global South field ecologists</w:t>
      </w:r>
      <w:r w:rsidRPr="00384864">
        <w:rPr>
          <w:rFonts w:ascii="Times New Roman" w:hAnsi="Times New Roman" w:cs="Times New Roman"/>
        </w:rPr>
        <w:t>. https://osf.io/wbzh2 (2022) doi:10.31235/osf.io/wbzh2.</w:t>
      </w:r>
    </w:p>
    <w:p w14:paraId="65A4120C"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8.</w:t>
      </w:r>
      <w:r w:rsidRPr="00384864">
        <w:rPr>
          <w:rFonts w:ascii="Times New Roman" w:hAnsi="Times New Roman" w:cs="Times New Roman"/>
        </w:rPr>
        <w:tab/>
        <w:t xml:space="preserve">Bruna, E. M. Editorial board members are a non-random sample of ecological experts. </w:t>
      </w:r>
      <w:r w:rsidRPr="00384864">
        <w:rPr>
          <w:rFonts w:ascii="Times New Roman" w:hAnsi="Times New Roman" w:cs="Times New Roman"/>
          <w:i/>
          <w:iCs/>
        </w:rPr>
        <w:t xml:space="preserve">Nat </w:t>
      </w:r>
      <w:proofErr w:type="spellStart"/>
      <w:r w:rsidRPr="00384864">
        <w:rPr>
          <w:rFonts w:ascii="Times New Roman" w:hAnsi="Times New Roman" w:cs="Times New Roman"/>
          <w:i/>
          <w:iCs/>
        </w:rPr>
        <w:t>Ecol</w:t>
      </w:r>
      <w:proofErr w:type="spellEnd"/>
      <w:r w:rsidRPr="00384864">
        <w:rPr>
          <w:rFonts w:ascii="Times New Roman" w:hAnsi="Times New Roman" w:cs="Times New Roman"/>
          <w:i/>
          <w:iCs/>
        </w:rPr>
        <w:t xml:space="preserve"> </w:t>
      </w:r>
      <w:proofErr w:type="spellStart"/>
      <w:r w:rsidRPr="00384864">
        <w:rPr>
          <w:rFonts w:ascii="Times New Roman" w:hAnsi="Times New Roman" w:cs="Times New Roman"/>
          <w:i/>
          <w:iCs/>
        </w:rPr>
        <w:t>Evol</w:t>
      </w:r>
      <w:proofErr w:type="spellEnd"/>
      <w:r w:rsidRPr="00384864">
        <w:rPr>
          <w:rFonts w:ascii="Times New Roman" w:hAnsi="Times New Roman" w:cs="Times New Roman"/>
        </w:rPr>
        <w:t xml:space="preserve"> </w:t>
      </w:r>
      <w:r w:rsidRPr="00384864">
        <w:rPr>
          <w:rFonts w:ascii="Times New Roman" w:hAnsi="Times New Roman" w:cs="Times New Roman"/>
          <w:b/>
          <w:bCs/>
        </w:rPr>
        <w:t>2</w:t>
      </w:r>
      <w:r w:rsidRPr="00384864">
        <w:rPr>
          <w:rFonts w:ascii="Times New Roman" w:hAnsi="Times New Roman" w:cs="Times New Roman"/>
        </w:rPr>
        <w:t>, 202–202 (2017).</w:t>
      </w:r>
    </w:p>
    <w:p w14:paraId="62553691"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19.</w:t>
      </w:r>
      <w:r w:rsidRPr="00384864">
        <w:rPr>
          <w:rFonts w:ascii="Times New Roman" w:hAnsi="Times New Roman" w:cs="Times New Roman"/>
        </w:rPr>
        <w:tab/>
        <w:t xml:space="preserve">Amano, T., Rios Rojas, C., </w:t>
      </w:r>
      <w:proofErr w:type="spellStart"/>
      <w:r w:rsidRPr="00384864">
        <w:rPr>
          <w:rFonts w:ascii="Times New Roman" w:hAnsi="Times New Roman" w:cs="Times New Roman"/>
        </w:rPr>
        <w:t>Boum</w:t>
      </w:r>
      <w:proofErr w:type="spellEnd"/>
      <w:r w:rsidRPr="00384864">
        <w:rPr>
          <w:rFonts w:ascii="Times New Roman" w:hAnsi="Times New Roman" w:cs="Times New Roman"/>
        </w:rPr>
        <w:t xml:space="preserve"> II, Y., Calvo, M. &amp; </w:t>
      </w:r>
      <w:proofErr w:type="spellStart"/>
      <w:r w:rsidRPr="00384864">
        <w:rPr>
          <w:rFonts w:ascii="Times New Roman" w:hAnsi="Times New Roman" w:cs="Times New Roman"/>
        </w:rPr>
        <w:t>Misra</w:t>
      </w:r>
      <w:proofErr w:type="spellEnd"/>
      <w:r w:rsidRPr="00384864">
        <w:rPr>
          <w:rFonts w:ascii="Times New Roman" w:hAnsi="Times New Roman" w:cs="Times New Roman"/>
        </w:rPr>
        <w:t xml:space="preserve">, B. B. Ten tips for overcoming language barriers in science. </w:t>
      </w:r>
      <w:r w:rsidRPr="00384864">
        <w:rPr>
          <w:rFonts w:ascii="Times New Roman" w:hAnsi="Times New Roman" w:cs="Times New Roman"/>
          <w:i/>
          <w:iCs/>
        </w:rPr>
        <w:t xml:space="preserve">Nat Hum </w:t>
      </w:r>
      <w:proofErr w:type="spellStart"/>
      <w:r w:rsidRPr="00384864">
        <w:rPr>
          <w:rFonts w:ascii="Times New Roman" w:hAnsi="Times New Roman" w:cs="Times New Roman"/>
          <w:i/>
          <w:iCs/>
        </w:rPr>
        <w:t>Behav</w:t>
      </w:r>
      <w:proofErr w:type="spellEnd"/>
      <w:r w:rsidRPr="00384864">
        <w:rPr>
          <w:rFonts w:ascii="Times New Roman" w:hAnsi="Times New Roman" w:cs="Times New Roman"/>
        </w:rPr>
        <w:t xml:space="preserve"> </w:t>
      </w:r>
      <w:r w:rsidRPr="00384864">
        <w:rPr>
          <w:rFonts w:ascii="Times New Roman" w:hAnsi="Times New Roman" w:cs="Times New Roman"/>
          <w:b/>
          <w:bCs/>
        </w:rPr>
        <w:t>5</w:t>
      </w:r>
      <w:r w:rsidRPr="00384864">
        <w:rPr>
          <w:rFonts w:ascii="Times New Roman" w:hAnsi="Times New Roman" w:cs="Times New Roman"/>
        </w:rPr>
        <w:t>, 1119–1122 (2021).</w:t>
      </w:r>
    </w:p>
    <w:p w14:paraId="7A1B3B34"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20.</w:t>
      </w:r>
      <w:r w:rsidRPr="00384864">
        <w:rPr>
          <w:rFonts w:ascii="Times New Roman" w:hAnsi="Times New Roman" w:cs="Times New Roman"/>
        </w:rPr>
        <w:tab/>
        <w:t xml:space="preserve">Kwon, D. Open-access publishing fees deter researchers in the global south. </w:t>
      </w:r>
      <w:r w:rsidRPr="00384864">
        <w:rPr>
          <w:rFonts w:ascii="Times New Roman" w:hAnsi="Times New Roman" w:cs="Times New Roman"/>
          <w:i/>
          <w:iCs/>
        </w:rPr>
        <w:t>Nature</w:t>
      </w:r>
      <w:r w:rsidRPr="00384864">
        <w:rPr>
          <w:rFonts w:ascii="Times New Roman" w:hAnsi="Times New Roman" w:cs="Times New Roman"/>
        </w:rPr>
        <w:t xml:space="preserve"> d41586-022-00342-w (2022) doi:10.1038/d41586-022-00342-w.</w:t>
      </w:r>
    </w:p>
    <w:p w14:paraId="01BB34A1"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21.</w:t>
      </w:r>
      <w:r w:rsidRPr="00384864">
        <w:rPr>
          <w:rFonts w:ascii="Times New Roman" w:hAnsi="Times New Roman" w:cs="Times New Roman"/>
        </w:rPr>
        <w:tab/>
        <w:t xml:space="preserve">Russell, A. E. </w:t>
      </w:r>
      <w:r w:rsidRPr="00384864">
        <w:rPr>
          <w:rFonts w:ascii="Times New Roman" w:hAnsi="Times New Roman" w:cs="Times New Roman"/>
          <w:i/>
          <w:iCs/>
        </w:rPr>
        <w:t>et al.</w:t>
      </w:r>
      <w:r w:rsidRPr="00384864">
        <w:rPr>
          <w:rFonts w:ascii="Times New Roman" w:hAnsi="Times New Roman" w:cs="Times New Roman"/>
        </w:rPr>
        <w:t xml:space="preserve"> Integrating tropical research into biology education is urgently needed. </w:t>
      </w:r>
      <w:proofErr w:type="spellStart"/>
      <w:r w:rsidRPr="00384864">
        <w:rPr>
          <w:rFonts w:ascii="Times New Roman" w:hAnsi="Times New Roman" w:cs="Times New Roman"/>
          <w:i/>
          <w:iCs/>
        </w:rPr>
        <w:t>PLoS</w:t>
      </w:r>
      <w:proofErr w:type="spellEnd"/>
      <w:r w:rsidRPr="00384864">
        <w:rPr>
          <w:rFonts w:ascii="Times New Roman" w:hAnsi="Times New Roman" w:cs="Times New Roman"/>
          <w:i/>
          <w:iCs/>
        </w:rPr>
        <w:t xml:space="preserve"> Biol</w:t>
      </w:r>
      <w:r w:rsidRPr="00384864">
        <w:rPr>
          <w:rFonts w:ascii="Times New Roman" w:hAnsi="Times New Roman" w:cs="Times New Roman"/>
        </w:rPr>
        <w:t xml:space="preserve"> </w:t>
      </w:r>
      <w:r w:rsidRPr="00384864">
        <w:rPr>
          <w:rFonts w:ascii="Times New Roman" w:hAnsi="Times New Roman" w:cs="Times New Roman"/>
          <w:b/>
          <w:bCs/>
        </w:rPr>
        <w:t>20</w:t>
      </w:r>
      <w:r w:rsidRPr="00384864">
        <w:rPr>
          <w:rFonts w:ascii="Times New Roman" w:hAnsi="Times New Roman" w:cs="Times New Roman"/>
        </w:rPr>
        <w:t>, e3001674 (2022).</w:t>
      </w:r>
    </w:p>
    <w:p w14:paraId="05DEA5FC" w14:textId="77777777" w:rsidR="00384864" w:rsidRPr="00384864" w:rsidRDefault="00384864" w:rsidP="00384864">
      <w:pPr>
        <w:pStyle w:val="Bibliography"/>
        <w:rPr>
          <w:rFonts w:ascii="Times New Roman" w:hAnsi="Times New Roman" w:cs="Times New Roman"/>
        </w:rPr>
      </w:pPr>
      <w:r w:rsidRPr="00384864">
        <w:rPr>
          <w:rFonts w:ascii="Times New Roman" w:hAnsi="Times New Roman" w:cs="Times New Roman"/>
        </w:rPr>
        <w:t>22.</w:t>
      </w:r>
      <w:r w:rsidRPr="00384864">
        <w:rPr>
          <w:rFonts w:ascii="Times New Roman" w:hAnsi="Times New Roman" w:cs="Times New Roman"/>
        </w:rPr>
        <w:tab/>
      </w:r>
      <w:proofErr w:type="spellStart"/>
      <w:r w:rsidRPr="00384864">
        <w:rPr>
          <w:rFonts w:ascii="Times New Roman" w:hAnsi="Times New Roman" w:cs="Times New Roman"/>
        </w:rPr>
        <w:t>Razanatsoa</w:t>
      </w:r>
      <w:proofErr w:type="spellEnd"/>
      <w:r w:rsidRPr="00384864">
        <w:rPr>
          <w:rFonts w:ascii="Times New Roman" w:hAnsi="Times New Roman" w:cs="Times New Roman"/>
        </w:rPr>
        <w:t xml:space="preserve">, E. </w:t>
      </w:r>
      <w:r w:rsidRPr="00384864">
        <w:rPr>
          <w:rFonts w:ascii="Times New Roman" w:hAnsi="Times New Roman" w:cs="Times New Roman"/>
          <w:i/>
          <w:iCs/>
        </w:rPr>
        <w:t>et al.</w:t>
      </w:r>
      <w:r w:rsidRPr="00384864">
        <w:rPr>
          <w:rFonts w:ascii="Times New Roman" w:hAnsi="Times New Roman" w:cs="Times New Roman"/>
        </w:rPr>
        <w:t xml:space="preserve"> Fostering local involvement for biodiversity conservation in tropical regions: Lessons from Madagascar during the COVID‐19 pandemic. </w:t>
      </w:r>
      <w:proofErr w:type="spellStart"/>
      <w:r w:rsidRPr="00384864">
        <w:rPr>
          <w:rFonts w:ascii="Times New Roman" w:hAnsi="Times New Roman" w:cs="Times New Roman"/>
          <w:i/>
          <w:iCs/>
        </w:rPr>
        <w:t>Biotropica</w:t>
      </w:r>
      <w:proofErr w:type="spellEnd"/>
      <w:r w:rsidRPr="00384864">
        <w:rPr>
          <w:rFonts w:ascii="Times New Roman" w:hAnsi="Times New Roman" w:cs="Times New Roman"/>
        </w:rPr>
        <w:t xml:space="preserve"> </w:t>
      </w:r>
      <w:r w:rsidRPr="00384864">
        <w:rPr>
          <w:rFonts w:ascii="Times New Roman" w:hAnsi="Times New Roman" w:cs="Times New Roman"/>
          <w:b/>
          <w:bCs/>
        </w:rPr>
        <w:t>53</w:t>
      </w:r>
      <w:r w:rsidRPr="00384864">
        <w:rPr>
          <w:rFonts w:ascii="Times New Roman" w:hAnsi="Times New Roman" w:cs="Times New Roman"/>
        </w:rPr>
        <w:t>, 994–1003 (2021).</w:t>
      </w:r>
    </w:p>
    <w:p w14:paraId="1AC9E4FF" w14:textId="251780C1" w:rsidR="00A06950" w:rsidRPr="00E834F0" w:rsidRDefault="009353E7" w:rsidP="0030548D">
      <w:pPr>
        <w:pStyle w:val="Body"/>
        <w:spacing w:line="480" w:lineRule="auto"/>
      </w:pPr>
      <w:r>
        <w:rPr>
          <w:rFonts w:eastAsia="Times New Roman"/>
          <w:b/>
          <w:bCs/>
        </w:rPr>
        <w:fldChar w:fldCharType="end"/>
      </w:r>
    </w:p>
    <w:sectPr w:rsidR="00A06950" w:rsidRPr="00E834F0" w:rsidSect="001B74CD">
      <w:headerReference w:type="default" r:id="rId11"/>
      <w:footerReference w:type="default" r:id="rId12"/>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onymous" w:date="2023-05-09T11:56:00Z" w:initials="">
    <w:p w14:paraId="1AC9E502" w14:textId="77777777" w:rsidR="00A06950" w:rsidRDefault="00A06950">
      <w:pPr>
        <w:pStyle w:val="Default"/>
      </w:pPr>
    </w:p>
    <w:p w14:paraId="1AC9E503" w14:textId="77777777" w:rsidR="00A06950" w:rsidRDefault="005C4229">
      <w:pPr>
        <w:pStyle w:val="Default"/>
      </w:pPr>
      <w:r>
        <w:rPr>
          <w:rFonts w:eastAsia="Arial Unicode MS" w:cs="Arial Unicode MS"/>
        </w:rPr>
        <w:t>I think it would be good to include authors from other regions of the Global South in a revision who experience other issues with equity in science respective to their different experiences in other areas of the Global South. If not possible, I would recognize the institutional bias of all authors being from the Americas vs. other regions of the Global South in the text of the manuscript.</w:t>
      </w:r>
    </w:p>
  </w:comment>
  <w:comment w:id="1" w:author="Anonymous" w:date="2023-05-09T11:30:00Z" w:initials="">
    <w:p w14:paraId="1AC9E504" w14:textId="77777777" w:rsidR="00A06950" w:rsidRDefault="00A06950">
      <w:pPr>
        <w:pStyle w:val="Default"/>
      </w:pPr>
    </w:p>
    <w:p w14:paraId="1AC9E505" w14:textId="77777777" w:rsidR="00A06950" w:rsidRDefault="005C4229">
      <w:pPr>
        <w:pStyle w:val="Default"/>
      </w:pPr>
      <w:r>
        <w:rPr>
          <w:rFonts w:eastAsia="Arial Unicode MS" w:cs="Arial Unicode MS"/>
        </w:rPr>
        <w:t>This statement should be qualified or changed to indicate to readers who may not understand that research institutes have not literally accepted this as their motto but have self-identified as champions of diversity, inclusion, and equity.</w:t>
      </w:r>
    </w:p>
  </w:comment>
  <w:comment w:id="14" w:author="Anonymous" w:date="2023-05-10T10:14:00Z" w:initials="">
    <w:p w14:paraId="1AC9E506" w14:textId="77777777" w:rsidR="00A06950" w:rsidRDefault="00A06950">
      <w:pPr>
        <w:pStyle w:val="Default"/>
      </w:pPr>
    </w:p>
    <w:p w14:paraId="1AC9E507" w14:textId="77777777" w:rsidR="00A06950" w:rsidRDefault="005C4229">
      <w:pPr>
        <w:pStyle w:val="Default"/>
      </w:pPr>
      <w:r>
        <w:rPr>
          <w:rFonts w:eastAsia="Arial Unicode MS" w:cs="Arial Unicode MS"/>
        </w:rPr>
        <w:t>If word counts allow I would include something about your results with the citation metric in the main text.</w:t>
      </w:r>
    </w:p>
    <w:p w14:paraId="1AC9E508" w14:textId="77777777" w:rsidR="00A06950" w:rsidRDefault="00A06950">
      <w:pPr>
        <w:pStyle w:val="Default"/>
      </w:pPr>
    </w:p>
  </w:comment>
  <w:comment w:id="30" w:author="Anonymous" w:date="2023-05-10T10:15:00Z" w:initials="">
    <w:p w14:paraId="1AC9E509" w14:textId="77777777" w:rsidR="00A06950" w:rsidRDefault="00A06950">
      <w:pPr>
        <w:pStyle w:val="Default"/>
      </w:pPr>
    </w:p>
    <w:p w14:paraId="1AC9E50A" w14:textId="77777777" w:rsidR="00A06950" w:rsidRDefault="005C4229">
      <w:pPr>
        <w:pStyle w:val="Default"/>
      </w:pPr>
      <w:r>
        <w:rPr>
          <w:rFonts w:eastAsia="Arial Unicode MS" w:cs="Arial Unicode MS"/>
        </w:rPr>
        <w:t>I would clarify that one difference between this and the “Better Call Saul” example is that funding globally is directed toward the Global North, such that funding and recognition of intellectual expertise are both very pressing issues.</w:t>
      </w:r>
    </w:p>
  </w:comment>
  <w:comment w:id="41" w:author="Anonymous" w:date="2023-05-10T10:17:00Z" w:initials="">
    <w:p w14:paraId="1AC9E50B" w14:textId="77777777" w:rsidR="00A06950" w:rsidRDefault="00A06950">
      <w:pPr>
        <w:pStyle w:val="Default"/>
      </w:pPr>
    </w:p>
    <w:p w14:paraId="1AC9E50C" w14:textId="77777777" w:rsidR="00A06950" w:rsidRDefault="005C4229">
      <w:pPr>
        <w:pStyle w:val="Default"/>
      </w:pPr>
      <w:r>
        <w:rPr>
          <w:rFonts w:eastAsia="Arial Unicode MS" w:cs="Arial Unicode MS"/>
        </w:rPr>
        <w:t>I would add something to the effect of “in addition to pushing the boundaries of scientific knowledge through general theories”, just so it is clear to the reader that the Global South does contribute to this as well, it just isn’t recognized as much in comparison to the Global North.</w:t>
      </w:r>
    </w:p>
  </w:comment>
  <w:comment w:id="42" w:author="Anonymous" w:date="2023-05-10T10:39:00Z" w:initials="">
    <w:p w14:paraId="1AC9E50D" w14:textId="77777777" w:rsidR="00A06950" w:rsidRDefault="00A06950">
      <w:pPr>
        <w:pStyle w:val="Default"/>
      </w:pPr>
    </w:p>
    <w:p w14:paraId="1AC9E50E" w14:textId="77777777" w:rsidR="00A06950" w:rsidRDefault="005C4229">
      <w:pPr>
        <w:pStyle w:val="Default"/>
      </w:pPr>
      <w:r>
        <w:rPr>
          <w:rFonts w:eastAsia="Arial Unicode MS" w:cs="Arial Unicode MS"/>
        </w:rPr>
        <w:t>I would also highlight something about parachute science here or elsewhere in the manuscript.</w:t>
      </w:r>
    </w:p>
  </w:comment>
  <w:comment w:id="70" w:author="Anonymous" w:date="2023-05-09T11:33:00Z" w:initials="">
    <w:p w14:paraId="1AC9E50F" w14:textId="77777777" w:rsidR="00A06950" w:rsidRDefault="00A06950">
      <w:pPr>
        <w:pStyle w:val="Default"/>
      </w:pPr>
    </w:p>
    <w:p w14:paraId="1AC9E510" w14:textId="77777777" w:rsidR="00A06950" w:rsidRDefault="005C4229">
      <w:pPr>
        <w:pStyle w:val="Default"/>
      </w:pPr>
      <w:r>
        <w:rPr>
          <w:rFonts w:eastAsia="Arial Unicode MS" w:cs="Arial Unicode MS"/>
        </w:rPr>
        <w:t>Are these markers just using a location’s name in the title of a paper? It seems so from the caption of the figure but I would make it more clear here.</w:t>
      </w:r>
    </w:p>
  </w:comment>
  <w:comment w:id="72" w:author="Anonymous" w:date="2023-05-09T11:58:00Z" w:initials="">
    <w:p w14:paraId="1AC9E511" w14:textId="77777777" w:rsidR="00A06950" w:rsidRDefault="00A06950">
      <w:pPr>
        <w:pStyle w:val="Default"/>
      </w:pPr>
    </w:p>
    <w:p w14:paraId="1AC9E512" w14:textId="77777777" w:rsidR="00A06950" w:rsidRDefault="005C4229">
      <w:pPr>
        <w:pStyle w:val="Default"/>
      </w:pPr>
      <w:r>
        <w:rPr>
          <w:rFonts w:eastAsia="Arial Unicode MS" w:cs="Arial Unicode MS"/>
        </w:rPr>
        <w:t>Since you are looking at ecology and evolution papers, I would also recommend looking at zoogeographic regions in titles and compare against their use in the areas you have designated (e.g., Nearctic, Neotropical, etc.), and also comment on the inherently colonial origins of these names, and often their boundaries, too.</w:t>
      </w:r>
    </w:p>
  </w:comment>
  <w:comment w:id="107" w:author="Anonymous" w:date="2023-05-09T11:36:00Z" w:initials="">
    <w:p w14:paraId="1AC9E513" w14:textId="77777777" w:rsidR="00A06950" w:rsidRDefault="00A06950">
      <w:pPr>
        <w:pStyle w:val="Default"/>
      </w:pPr>
    </w:p>
    <w:p w14:paraId="1AC9E514" w14:textId="77777777" w:rsidR="00A06950" w:rsidRDefault="005C4229">
      <w:pPr>
        <w:pStyle w:val="Default"/>
      </w:pPr>
      <w:r>
        <w:rPr>
          <w:rFonts w:eastAsia="Arial Unicode MS" w:cs="Arial Unicode MS"/>
        </w:rPr>
        <w:t>I would include A either in parentheses at the end of the the sentence (as you have done B-E) or at the beginning, but not both.</w:t>
      </w:r>
    </w:p>
  </w:comment>
  <w:comment w:id="135" w:author="Anonymous" w:date="2023-05-09T11:37:00Z" w:initials="">
    <w:p w14:paraId="1AC9E515" w14:textId="77777777" w:rsidR="00A06950" w:rsidRDefault="00A06950">
      <w:pPr>
        <w:pStyle w:val="Default"/>
      </w:pPr>
    </w:p>
    <w:p w14:paraId="1AC9E516" w14:textId="77777777" w:rsidR="00A06950" w:rsidRDefault="005C4229">
      <w:pPr>
        <w:pStyle w:val="Default"/>
      </w:pPr>
      <w:r>
        <w:rPr>
          <w:rFonts w:eastAsia="Arial Unicode MS" w:cs="Arial Unicode MS"/>
        </w:rPr>
        <w:t>Biased in what way?</w:t>
      </w:r>
    </w:p>
  </w:comment>
  <w:comment w:id="155" w:author="Anonymous" w:date="2023-05-09T11:39:00Z" w:initials="">
    <w:p w14:paraId="1AC9E517" w14:textId="77777777" w:rsidR="00A06950" w:rsidRDefault="00A06950">
      <w:pPr>
        <w:pStyle w:val="Default"/>
      </w:pPr>
    </w:p>
    <w:p w14:paraId="1AC9E518" w14:textId="77777777" w:rsidR="00A06950" w:rsidRDefault="005C4229">
      <w:pPr>
        <w:pStyle w:val="Default"/>
      </w:pPr>
      <w:r>
        <w:rPr>
          <w:rFonts w:eastAsia="Arial Unicode MS" w:cs="Arial Unicode MS"/>
        </w:rPr>
        <w:t>This phrase “rare exceptions of scientific authority” is not clear to me. Is it meant to say that Global South researchers are often thought to be more localized knowledge experts while Global North researchers are often seen as general field experts?</w:t>
      </w:r>
    </w:p>
  </w:comment>
  <w:comment w:id="159" w:author="Anonymous" w:date="2023-05-09T11:40:00Z" w:initials="">
    <w:p w14:paraId="1AC9E519" w14:textId="77777777" w:rsidR="00A06950" w:rsidRDefault="00A06950">
      <w:pPr>
        <w:pStyle w:val="Default"/>
      </w:pPr>
    </w:p>
    <w:p w14:paraId="1AC9E51A" w14:textId="77777777" w:rsidR="00A06950" w:rsidRDefault="005C4229">
      <w:pPr>
        <w:pStyle w:val="Default"/>
      </w:pPr>
      <w:r>
        <w:rPr>
          <w:rFonts w:eastAsia="Arial Unicode MS" w:cs="Arial Unicode MS"/>
        </w:rPr>
        <w:t>I would argue the structure of academic knowledge is colonial, not neocolonial since much of our current academic structure may stem from the Age of Enlightenment in Europe (late 1600s - early 1800s). However, this structure has been legitimized and reinforced by neocolonial systems that exist presently.</w:t>
      </w:r>
    </w:p>
  </w:comment>
  <w:comment w:id="169" w:author="Anonymous" w:date="2023-05-09T11:46:00Z" w:initials="">
    <w:p w14:paraId="1AC9E51B" w14:textId="77777777" w:rsidR="00A06950" w:rsidRDefault="00A06950">
      <w:pPr>
        <w:pStyle w:val="Default"/>
      </w:pPr>
    </w:p>
    <w:p w14:paraId="1AC9E51C" w14:textId="77777777" w:rsidR="00A06950" w:rsidRPr="00283C60" w:rsidRDefault="005C4229">
      <w:pPr>
        <w:pStyle w:val="Default"/>
      </w:pPr>
      <w:r>
        <w:rPr>
          <w:rFonts w:eastAsia="Arial Unicode MS" w:cs="Arial Unicode MS"/>
        </w:rPr>
        <w:t>Does this issue extend to the country affiliation of reviewers? i.e. are reviewers more likely to be Global North or Global South? If there are data for this in the literature it would be interesting to include here.</w:t>
      </w:r>
    </w:p>
  </w:comment>
  <w:comment w:id="189" w:author="Anonymous" w:date="2023-05-09T11:50:00Z" w:initials="">
    <w:p w14:paraId="1AC9E51D" w14:textId="0E0855AA" w:rsidR="00A06950" w:rsidRDefault="00A06950">
      <w:pPr>
        <w:pStyle w:val="Default"/>
      </w:pPr>
    </w:p>
    <w:p w14:paraId="1AC9E51E" w14:textId="77777777" w:rsidR="00A06950" w:rsidRDefault="005C4229">
      <w:pPr>
        <w:pStyle w:val="Default"/>
      </w:pPr>
      <w:r>
        <w:rPr>
          <w:rFonts w:eastAsia="Arial Unicode MS" w:cs="Arial Unicode MS"/>
        </w:rPr>
        <w:t>I would specify board members of conferences here</w:t>
      </w:r>
    </w:p>
  </w:comment>
  <w:comment w:id="216" w:author="Anonymous" w:date="2023-05-09T11:52:00Z" w:initials="">
    <w:p w14:paraId="1AC9E51F" w14:textId="77777777" w:rsidR="00A06950" w:rsidRDefault="00A06950">
      <w:pPr>
        <w:pStyle w:val="Default"/>
      </w:pPr>
    </w:p>
    <w:p w14:paraId="1AC9E520" w14:textId="77777777" w:rsidR="00A06950" w:rsidRDefault="005C4229">
      <w:pPr>
        <w:pStyle w:val="Default"/>
      </w:pPr>
      <w:r>
        <w:rPr>
          <w:rFonts w:eastAsia="Arial Unicode MS" w:cs="Arial Unicode MS"/>
        </w:rPr>
        <w:t>Should this be Global North here?</w:t>
      </w:r>
    </w:p>
  </w:comment>
  <w:comment w:id="224" w:author="Anonymous" w:date="2023-05-09T11:53:00Z" w:initials="">
    <w:p w14:paraId="1AC9E521" w14:textId="77777777" w:rsidR="00A06950" w:rsidRDefault="00A06950">
      <w:pPr>
        <w:pStyle w:val="Default"/>
      </w:pPr>
    </w:p>
    <w:p w14:paraId="1AC9E522" w14:textId="77777777" w:rsidR="00A06950" w:rsidRDefault="005C4229">
      <w:pPr>
        <w:pStyle w:val="Default"/>
      </w:pPr>
      <w:r>
        <w:rPr>
          <w:rFonts w:eastAsia="Arial Unicode MS" w:cs="Arial Unicode MS"/>
        </w:rPr>
        <w:t>is a reference missing here?</w:t>
      </w:r>
    </w:p>
  </w:comment>
  <w:comment w:id="231" w:author="Anonymous" w:date="2023-05-09T11:53:00Z" w:initials="">
    <w:p w14:paraId="1AC9E523" w14:textId="77777777" w:rsidR="00A06950" w:rsidRDefault="00A06950">
      <w:pPr>
        <w:pStyle w:val="Default"/>
      </w:pPr>
    </w:p>
    <w:p w14:paraId="1AC9E524" w14:textId="77777777" w:rsidR="00A06950" w:rsidRDefault="005C4229">
      <w:pPr>
        <w:pStyle w:val="Default"/>
      </w:pPr>
      <w:r>
        <w:rPr>
          <w:rFonts w:eastAsia="Arial Unicode MS" w:cs="Arial Unicode MS"/>
        </w:rPr>
        <w:t>Perhaps as part of journal policy reviewers should be encouraged to check for or be aware of this?</w:t>
      </w:r>
    </w:p>
  </w:comment>
  <w:comment w:id="245" w:author="Anonymous" w:date="2023-05-09T11:54:00Z" w:initials="">
    <w:p w14:paraId="1AC9E525" w14:textId="77777777" w:rsidR="00A06950" w:rsidRDefault="00A06950">
      <w:pPr>
        <w:pStyle w:val="Default"/>
      </w:pPr>
    </w:p>
    <w:p w14:paraId="1AC9E526" w14:textId="77777777" w:rsidR="00A06950" w:rsidRDefault="005C4229">
      <w:pPr>
        <w:pStyle w:val="Default"/>
      </w:pPr>
      <w:r>
        <w:rPr>
          <w:rFonts w:eastAsia="Arial Unicode MS" w:cs="Arial Unicode MS"/>
        </w:rPr>
        <w:t>Should this be “inside” instead of “outside”? As it reads right now, “institutes outside the Global South” (~Global North) is then being compared to Global North</w:t>
      </w:r>
    </w:p>
  </w:comment>
  <w:comment w:id="258" w:author="Anonymous" w:date="2023-05-09T11:56:00Z" w:initials="">
    <w:p w14:paraId="1AC9E527" w14:textId="77777777" w:rsidR="00A06950" w:rsidRDefault="00A06950">
      <w:pPr>
        <w:pStyle w:val="Default"/>
      </w:pPr>
    </w:p>
    <w:p w14:paraId="1AC9E528" w14:textId="77777777" w:rsidR="00A06950" w:rsidRDefault="005C4229">
      <w:pPr>
        <w:pStyle w:val="Default"/>
      </w:pPr>
      <w:r>
        <w:rPr>
          <w:rFonts w:eastAsia="Arial Unicode MS" w:cs="Arial Unicode MS"/>
        </w:rPr>
        <w:t>I would perhaps also deposit this in another repository that provides a DOI (Zenodo does this for free) in the event that something happens to this GitHub link: https://docs.github.com/en/repositories/archiving-a-github-repository/referencing-and-citing-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C9E503" w15:done="0"/>
  <w15:commentEx w15:paraId="1AC9E505" w15:done="1"/>
  <w15:commentEx w15:paraId="1AC9E508" w15:done="1"/>
  <w15:commentEx w15:paraId="1AC9E50A" w15:done="1"/>
  <w15:commentEx w15:paraId="1AC9E50C" w15:done="1"/>
  <w15:commentEx w15:paraId="1AC9E50E" w15:done="1"/>
  <w15:commentEx w15:paraId="1AC9E510" w15:done="1"/>
  <w15:commentEx w15:paraId="1AC9E512" w15:done="1"/>
  <w15:commentEx w15:paraId="1AC9E514" w15:done="0"/>
  <w15:commentEx w15:paraId="1AC9E516" w15:done="0"/>
  <w15:commentEx w15:paraId="1AC9E518" w15:done="0"/>
  <w15:commentEx w15:paraId="1AC9E51A" w15:done="1"/>
  <w15:commentEx w15:paraId="1AC9E51C" w15:done="1"/>
  <w15:commentEx w15:paraId="1AC9E51E" w15:done="1"/>
  <w15:commentEx w15:paraId="1AC9E520" w15:done="0"/>
  <w15:commentEx w15:paraId="1AC9E522" w15:done="0"/>
  <w15:commentEx w15:paraId="1AC9E524" w15:done="1"/>
  <w15:commentEx w15:paraId="1AC9E526" w15:done="0"/>
  <w15:commentEx w15:paraId="1AC9E5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C9E503" w16cid:durableId="2810700B"/>
  <w16cid:commentId w16cid:paraId="1AC9E505" w16cid:durableId="2810700C"/>
  <w16cid:commentId w16cid:paraId="1AC9E508" w16cid:durableId="2810700D"/>
  <w16cid:commentId w16cid:paraId="1AC9E50A" w16cid:durableId="2810700E"/>
  <w16cid:commentId w16cid:paraId="1AC9E50C" w16cid:durableId="2810700F"/>
  <w16cid:commentId w16cid:paraId="1AC9E50E" w16cid:durableId="28107010"/>
  <w16cid:commentId w16cid:paraId="1AC9E510" w16cid:durableId="28107011"/>
  <w16cid:commentId w16cid:paraId="1AC9E512" w16cid:durableId="28107012"/>
  <w16cid:commentId w16cid:paraId="1AC9E514" w16cid:durableId="28107013"/>
  <w16cid:commentId w16cid:paraId="1AC9E516" w16cid:durableId="28107014"/>
  <w16cid:commentId w16cid:paraId="1AC9E518" w16cid:durableId="28107015"/>
  <w16cid:commentId w16cid:paraId="1AC9E51A" w16cid:durableId="28107016"/>
  <w16cid:commentId w16cid:paraId="1AC9E51C" w16cid:durableId="28107017"/>
  <w16cid:commentId w16cid:paraId="1AC9E51E" w16cid:durableId="28107018"/>
  <w16cid:commentId w16cid:paraId="1AC9E520" w16cid:durableId="28107019"/>
  <w16cid:commentId w16cid:paraId="1AC9E522" w16cid:durableId="2810701A"/>
  <w16cid:commentId w16cid:paraId="1AC9E524" w16cid:durableId="2810701B"/>
  <w16cid:commentId w16cid:paraId="1AC9E526" w16cid:durableId="2810701C"/>
  <w16cid:commentId w16cid:paraId="1AC9E528" w16cid:durableId="281070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9E52B" w14:textId="77777777" w:rsidR="0009327C" w:rsidRDefault="005C4229">
      <w:r>
        <w:separator/>
      </w:r>
    </w:p>
  </w:endnote>
  <w:endnote w:type="continuationSeparator" w:id="0">
    <w:p w14:paraId="1AC9E52C" w14:textId="77777777" w:rsidR="0009327C" w:rsidRDefault="005C4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E" w14:textId="77777777" w:rsidR="00A06950" w:rsidRDefault="00A06950">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9E529" w14:textId="77777777" w:rsidR="0009327C" w:rsidRDefault="005C4229">
      <w:r>
        <w:separator/>
      </w:r>
    </w:p>
  </w:footnote>
  <w:footnote w:type="continuationSeparator" w:id="0">
    <w:p w14:paraId="1AC9E52A" w14:textId="77777777" w:rsidR="0009327C" w:rsidRDefault="005C42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9E52D" w14:textId="77777777" w:rsidR="00A06950" w:rsidRDefault="00A0695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014F2"/>
    <w:rsid w:val="00061017"/>
    <w:rsid w:val="000629DD"/>
    <w:rsid w:val="00083450"/>
    <w:rsid w:val="0009316D"/>
    <w:rsid w:val="0009327C"/>
    <w:rsid w:val="000A0154"/>
    <w:rsid w:val="000A346D"/>
    <w:rsid w:val="00110A04"/>
    <w:rsid w:val="00135F63"/>
    <w:rsid w:val="00190AD8"/>
    <w:rsid w:val="001A52E7"/>
    <w:rsid w:val="001B2FFC"/>
    <w:rsid w:val="001B74CD"/>
    <w:rsid w:val="001C560B"/>
    <w:rsid w:val="001E173A"/>
    <w:rsid w:val="001E179B"/>
    <w:rsid w:val="001F2EE1"/>
    <w:rsid w:val="001F4D1D"/>
    <w:rsid w:val="00266397"/>
    <w:rsid w:val="00283C60"/>
    <w:rsid w:val="002D311F"/>
    <w:rsid w:val="002F5B7D"/>
    <w:rsid w:val="0030548D"/>
    <w:rsid w:val="00306C83"/>
    <w:rsid w:val="0032414D"/>
    <w:rsid w:val="00327FD3"/>
    <w:rsid w:val="00330127"/>
    <w:rsid w:val="00341BE1"/>
    <w:rsid w:val="0034588F"/>
    <w:rsid w:val="00374417"/>
    <w:rsid w:val="00377E78"/>
    <w:rsid w:val="00384864"/>
    <w:rsid w:val="003B44CA"/>
    <w:rsid w:val="003C00B8"/>
    <w:rsid w:val="003E52AE"/>
    <w:rsid w:val="004070FA"/>
    <w:rsid w:val="00414667"/>
    <w:rsid w:val="0043145D"/>
    <w:rsid w:val="00431935"/>
    <w:rsid w:val="0043792D"/>
    <w:rsid w:val="00480522"/>
    <w:rsid w:val="00482912"/>
    <w:rsid w:val="0049198A"/>
    <w:rsid w:val="004A0900"/>
    <w:rsid w:val="004C46DE"/>
    <w:rsid w:val="004D0529"/>
    <w:rsid w:val="004E4428"/>
    <w:rsid w:val="004E6064"/>
    <w:rsid w:val="004E659D"/>
    <w:rsid w:val="0056025E"/>
    <w:rsid w:val="00585B37"/>
    <w:rsid w:val="0059537D"/>
    <w:rsid w:val="005B4923"/>
    <w:rsid w:val="005C4146"/>
    <w:rsid w:val="005C4229"/>
    <w:rsid w:val="005D0917"/>
    <w:rsid w:val="005F1D93"/>
    <w:rsid w:val="00604E96"/>
    <w:rsid w:val="0061033B"/>
    <w:rsid w:val="00610E2B"/>
    <w:rsid w:val="00617C50"/>
    <w:rsid w:val="00634EA7"/>
    <w:rsid w:val="0066219D"/>
    <w:rsid w:val="00676449"/>
    <w:rsid w:val="00694A48"/>
    <w:rsid w:val="006A4068"/>
    <w:rsid w:val="006B365B"/>
    <w:rsid w:val="006C7289"/>
    <w:rsid w:val="006F40E4"/>
    <w:rsid w:val="006F4121"/>
    <w:rsid w:val="00715F1E"/>
    <w:rsid w:val="00722BF2"/>
    <w:rsid w:val="007270B9"/>
    <w:rsid w:val="00740339"/>
    <w:rsid w:val="00741ABA"/>
    <w:rsid w:val="00781FAA"/>
    <w:rsid w:val="0078678F"/>
    <w:rsid w:val="007C07E9"/>
    <w:rsid w:val="007C2550"/>
    <w:rsid w:val="007D046D"/>
    <w:rsid w:val="007E2335"/>
    <w:rsid w:val="007E63B6"/>
    <w:rsid w:val="007F3546"/>
    <w:rsid w:val="00812241"/>
    <w:rsid w:val="00826BB2"/>
    <w:rsid w:val="0082707A"/>
    <w:rsid w:val="00827F63"/>
    <w:rsid w:val="008433F4"/>
    <w:rsid w:val="00853AD7"/>
    <w:rsid w:val="008644CB"/>
    <w:rsid w:val="008763E2"/>
    <w:rsid w:val="00880C8D"/>
    <w:rsid w:val="008A2031"/>
    <w:rsid w:val="008A4418"/>
    <w:rsid w:val="008C0E81"/>
    <w:rsid w:val="0090125A"/>
    <w:rsid w:val="00914CDA"/>
    <w:rsid w:val="00933790"/>
    <w:rsid w:val="009353E7"/>
    <w:rsid w:val="00966CC6"/>
    <w:rsid w:val="009766A4"/>
    <w:rsid w:val="009966E9"/>
    <w:rsid w:val="009B2D67"/>
    <w:rsid w:val="009D660F"/>
    <w:rsid w:val="009E523E"/>
    <w:rsid w:val="009F64BE"/>
    <w:rsid w:val="009F7CD6"/>
    <w:rsid w:val="00A06251"/>
    <w:rsid w:val="00A06950"/>
    <w:rsid w:val="00A10B84"/>
    <w:rsid w:val="00A247F2"/>
    <w:rsid w:val="00A5182B"/>
    <w:rsid w:val="00A66B4E"/>
    <w:rsid w:val="00A75384"/>
    <w:rsid w:val="00A761BD"/>
    <w:rsid w:val="00A7711A"/>
    <w:rsid w:val="00A859F5"/>
    <w:rsid w:val="00AA07B2"/>
    <w:rsid w:val="00AE13EB"/>
    <w:rsid w:val="00B11AB0"/>
    <w:rsid w:val="00B1219E"/>
    <w:rsid w:val="00B1289E"/>
    <w:rsid w:val="00B16379"/>
    <w:rsid w:val="00B4514B"/>
    <w:rsid w:val="00B46D29"/>
    <w:rsid w:val="00B81258"/>
    <w:rsid w:val="00B81BCB"/>
    <w:rsid w:val="00B82D61"/>
    <w:rsid w:val="00B85C08"/>
    <w:rsid w:val="00B979F4"/>
    <w:rsid w:val="00BB72D3"/>
    <w:rsid w:val="00BE30C5"/>
    <w:rsid w:val="00BF3AA9"/>
    <w:rsid w:val="00C05D01"/>
    <w:rsid w:val="00C14134"/>
    <w:rsid w:val="00C62705"/>
    <w:rsid w:val="00C75B63"/>
    <w:rsid w:val="00C77374"/>
    <w:rsid w:val="00C84B95"/>
    <w:rsid w:val="00CB540A"/>
    <w:rsid w:val="00CB7643"/>
    <w:rsid w:val="00CC10EA"/>
    <w:rsid w:val="00CC44EB"/>
    <w:rsid w:val="00CC4922"/>
    <w:rsid w:val="00CE65F1"/>
    <w:rsid w:val="00CF5B12"/>
    <w:rsid w:val="00D14537"/>
    <w:rsid w:val="00D35DB6"/>
    <w:rsid w:val="00D44B2A"/>
    <w:rsid w:val="00D47CDB"/>
    <w:rsid w:val="00D66FFB"/>
    <w:rsid w:val="00D6742B"/>
    <w:rsid w:val="00D91750"/>
    <w:rsid w:val="00DA6C93"/>
    <w:rsid w:val="00DB3A4B"/>
    <w:rsid w:val="00DC1F37"/>
    <w:rsid w:val="00DD3D73"/>
    <w:rsid w:val="00DD5A34"/>
    <w:rsid w:val="00E248EF"/>
    <w:rsid w:val="00E46B58"/>
    <w:rsid w:val="00E70FDC"/>
    <w:rsid w:val="00E806E7"/>
    <w:rsid w:val="00E834F0"/>
    <w:rsid w:val="00E971EC"/>
    <w:rsid w:val="00EB4473"/>
    <w:rsid w:val="00F0574D"/>
    <w:rsid w:val="00F41A44"/>
    <w:rsid w:val="00F57ECE"/>
    <w:rsid w:val="00F63766"/>
    <w:rsid w:val="00F849FF"/>
    <w:rsid w:val="00FA72A2"/>
    <w:rsid w:val="00FC47FA"/>
    <w:rsid w:val="00FD317A"/>
    <w:rsid w:val="00FE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 w:val="left" w:pos="380"/>
      </w:tabs>
      <w:spacing w:line="480" w:lineRule="auto"/>
      <w:ind w:left="384" w:hanging="384"/>
    </w:pPr>
    <w:rPr>
      <w:rFonts w:ascii="Calibri" w:hAnsi="Calibri" w:cs="Arial Unicode MS"/>
      <w:color w:val="000000"/>
      <w:sz w:val="24"/>
      <w:szCs w:val="24"/>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 w:type="character" w:styleId="LineNumber">
    <w:name w:val="line number"/>
    <w:basedOn w:val="DefaultParagraphFont"/>
    <w:uiPriority w:val="99"/>
    <w:semiHidden/>
    <w:unhideWhenUsed/>
    <w:rsid w:val="007D04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1523-81B2-5C40-A5A7-76324C02B848}">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74</TotalTime>
  <Pages>12</Pages>
  <Words>8356</Words>
  <Characters>47884</Characters>
  <Application>Microsoft Office Word</Application>
  <DocSecurity>0</DocSecurity>
  <Lines>74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177</cp:revision>
  <dcterms:created xsi:type="dcterms:W3CDTF">2023-05-16T12:22:00Z</dcterms:created>
  <dcterms:modified xsi:type="dcterms:W3CDTF">2023-06-1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0jd1eKh"/&gt;&lt;style id="http://www.zotero.org/styles/nature" hasBibliography="1" bibliographyStyleHasBeenSet="1"/&gt;&lt;prefs&gt;&lt;pref name="fieldType" value="Field"/&gt;&lt;pref name="dontAskDelayCitationUpdate</vt:lpwstr>
  </property>
  <property fmtid="{D5CDD505-2E9C-101B-9397-08002B2CF9AE}" pid="3" name="grammarly_documentId">
    <vt:lpwstr>documentId_5186</vt:lpwstr>
  </property>
  <property fmtid="{D5CDD505-2E9C-101B-9397-08002B2CF9AE}" pid="4" name="grammarly_documentContext">
    <vt:lpwstr>{"goals":[],"domain":"general","emotions":[],"dialect":"american"}</vt:lpwstr>
  </property>
  <property fmtid="{D5CDD505-2E9C-101B-9397-08002B2CF9AE}" pid="5" name="ZOTERO_PREF_2">
    <vt:lpwstr>s" value="true"/&gt;&lt;/prefs&gt;&lt;/data&gt;</vt:lpwstr>
  </property>
</Properties>
</file>